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9789C2" w14:textId="058DA7C1" w:rsidR="00722CC4" w:rsidRDefault="00E47A3F" w:rsidP="009D22AB">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ANALISIS PERSEPSI KARYAWAN DAN LINGKUNGAN KERJA TERHADAP KEPUASAN KERJA KARYAWAN CV. KURNIA MEUBEL KOTA SUKABUMI</w:t>
      </w:r>
    </w:p>
    <w:p w14:paraId="266954EE" w14:textId="77777777" w:rsidR="009D22AB" w:rsidRDefault="009D22AB" w:rsidP="009D22AB">
      <w:pPr>
        <w:spacing w:after="0" w:line="240" w:lineRule="auto"/>
        <w:jc w:val="center"/>
        <w:rPr>
          <w:rFonts w:ascii="Times New Roman" w:hAnsi="Times New Roman" w:cs="Times New Roman"/>
          <w:b/>
          <w:bCs/>
          <w:sz w:val="24"/>
          <w:szCs w:val="24"/>
        </w:rPr>
      </w:pPr>
    </w:p>
    <w:p w14:paraId="77D0B791" w14:textId="31EC02AE" w:rsidR="00B6319F" w:rsidRDefault="00B6319F" w:rsidP="009D22AB">
      <w:pPr>
        <w:spacing w:after="0" w:line="240" w:lineRule="auto"/>
        <w:jc w:val="center"/>
        <w:rPr>
          <w:rFonts w:ascii="Times New Roman" w:hAnsi="Times New Roman" w:cs="Times New Roman"/>
          <w:b/>
          <w:bCs/>
          <w:i/>
          <w:sz w:val="24"/>
          <w:szCs w:val="24"/>
        </w:rPr>
      </w:pPr>
      <w:r w:rsidRPr="009D22AB">
        <w:rPr>
          <w:rFonts w:ascii="Times New Roman" w:hAnsi="Times New Roman" w:cs="Times New Roman"/>
          <w:b/>
          <w:bCs/>
          <w:i/>
          <w:sz w:val="24"/>
          <w:szCs w:val="24"/>
        </w:rPr>
        <w:t>PERCEPTION ANALYSIS OF EMPLOYEES AND WORK ENVIRONMENT ON EMPLOYEE JOB SATISFACTION CV. KURNIA FURNITURE SUKABUMI CITY</w:t>
      </w:r>
    </w:p>
    <w:p w14:paraId="462FAD58" w14:textId="77777777" w:rsidR="009D22AB" w:rsidRPr="009D22AB" w:rsidRDefault="009D22AB" w:rsidP="009D22AB">
      <w:pPr>
        <w:spacing w:after="0" w:line="240" w:lineRule="auto"/>
        <w:jc w:val="center"/>
        <w:rPr>
          <w:rFonts w:ascii="Times New Roman" w:hAnsi="Times New Roman" w:cs="Times New Roman"/>
          <w:b/>
          <w:bCs/>
          <w:i/>
          <w:sz w:val="24"/>
          <w:szCs w:val="24"/>
        </w:rPr>
      </w:pPr>
    </w:p>
    <w:p w14:paraId="03342E98" w14:textId="149A662D" w:rsidR="00E47A3F" w:rsidRPr="009D22AB" w:rsidRDefault="00E47A3F" w:rsidP="009D22AB">
      <w:pPr>
        <w:pStyle w:val="NoSpacing"/>
        <w:jc w:val="center"/>
        <w:rPr>
          <w:rFonts w:ascii="Times New Roman" w:hAnsi="Times New Roman" w:cs="Times New Roman"/>
          <w:b/>
          <w:sz w:val="24"/>
          <w:szCs w:val="24"/>
          <w:vertAlign w:val="superscript"/>
        </w:rPr>
      </w:pPr>
      <w:r w:rsidRPr="009D22AB">
        <w:rPr>
          <w:rFonts w:ascii="Times New Roman" w:hAnsi="Times New Roman" w:cs="Times New Roman"/>
          <w:b/>
          <w:sz w:val="24"/>
          <w:szCs w:val="24"/>
        </w:rPr>
        <w:t>Eneng Susan</w:t>
      </w:r>
      <w:r w:rsidR="00895CFB" w:rsidRPr="009D22AB">
        <w:rPr>
          <w:rFonts w:ascii="Times New Roman" w:hAnsi="Times New Roman" w:cs="Times New Roman"/>
          <w:b/>
          <w:sz w:val="24"/>
          <w:szCs w:val="24"/>
          <w:vertAlign w:val="superscript"/>
        </w:rPr>
        <w:t>1</w:t>
      </w:r>
      <w:r w:rsidRPr="009D22AB">
        <w:rPr>
          <w:rFonts w:ascii="Times New Roman" w:hAnsi="Times New Roman" w:cs="Times New Roman"/>
          <w:b/>
          <w:sz w:val="24"/>
          <w:szCs w:val="24"/>
        </w:rPr>
        <w:t>, Faizal Mulia</w:t>
      </w:r>
      <w:r w:rsidR="00895CFB" w:rsidRPr="009D22AB">
        <w:rPr>
          <w:rFonts w:ascii="Times New Roman" w:hAnsi="Times New Roman" w:cs="Times New Roman"/>
          <w:b/>
          <w:sz w:val="24"/>
          <w:szCs w:val="24"/>
        </w:rPr>
        <w:t xml:space="preserve"> Z</w:t>
      </w:r>
      <w:r w:rsidR="00895CFB" w:rsidRPr="009D22AB">
        <w:rPr>
          <w:rFonts w:ascii="Times New Roman" w:hAnsi="Times New Roman" w:cs="Times New Roman"/>
          <w:b/>
          <w:sz w:val="24"/>
          <w:szCs w:val="24"/>
          <w:vertAlign w:val="superscript"/>
        </w:rPr>
        <w:t>2</w:t>
      </w:r>
      <w:r w:rsidRPr="009D22AB">
        <w:rPr>
          <w:rFonts w:ascii="Times New Roman" w:hAnsi="Times New Roman" w:cs="Times New Roman"/>
          <w:b/>
          <w:sz w:val="24"/>
          <w:szCs w:val="24"/>
        </w:rPr>
        <w:t>, Asep Muhamad Ramdan</w:t>
      </w:r>
      <w:r w:rsidR="00895CFB" w:rsidRPr="009D22AB">
        <w:rPr>
          <w:rFonts w:ascii="Times New Roman" w:hAnsi="Times New Roman" w:cs="Times New Roman"/>
          <w:b/>
          <w:sz w:val="24"/>
          <w:szCs w:val="24"/>
          <w:vertAlign w:val="superscript"/>
        </w:rPr>
        <w:t>3</w:t>
      </w:r>
    </w:p>
    <w:p w14:paraId="45BEACC6" w14:textId="4464F4C3" w:rsidR="00895CFB" w:rsidRPr="00C81AD3" w:rsidRDefault="00895CFB" w:rsidP="009D22AB">
      <w:pPr>
        <w:pStyle w:val="NoSpacing"/>
        <w:jc w:val="center"/>
        <w:rPr>
          <w:rFonts w:ascii="Times New Roman" w:hAnsi="Times New Roman" w:cs="Times New Roman"/>
          <w:sz w:val="24"/>
          <w:szCs w:val="24"/>
          <w:vertAlign w:val="superscript"/>
        </w:rPr>
      </w:pPr>
      <w:r w:rsidRPr="00C81AD3">
        <w:rPr>
          <w:rFonts w:ascii="Times New Roman" w:hAnsi="Times New Roman" w:cs="Times New Roman"/>
          <w:sz w:val="24"/>
          <w:szCs w:val="24"/>
        </w:rPr>
        <w:t>Universitas Muhammadiyah Sukabumi</w:t>
      </w:r>
      <w:r w:rsidR="00DB664F" w:rsidRPr="00C81AD3">
        <w:rPr>
          <w:rFonts w:ascii="Times New Roman" w:hAnsi="Times New Roman" w:cs="Times New Roman"/>
          <w:sz w:val="24"/>
          <w:szCs w:val="24"/>
          <w:vertAlign w:val="superscript"/>
        </w:rPr>
        <w:t>1,2,3</w:t>
      </w:r>
    </w:p>
    <w:p w14:paraId="424E7560" w14:textId="48DB89F7" w:rsidR="00895CFB" w:rsidRDefault="00D636A1" w:rsidP="009D22AB">
      <w:pPr>
        <w:pStyle w:val="NoSpacing"/>
        <w:jc w:val="center"/>
        <w:rPr>
          <w:rStyle w:val="Hyperlink"/>
          <w:rFonts w:ascii="Times New Roman" w:hAnsi="Times New Roman" w:cs="Times New Roman"/>
          <w:i/>
          <w:iCs/>
          <w:sz w:val="24"/>
          <w:szCs w:val="24"/>
        </w:rPr>
      </w:pPr>
      <w:hyperlink r:id="rId8" w:history="1">
        <w:r w:rsidR="00895CFB" w:rsidRPr="00C81AD3">
          <w:rPr>
            <w:rStyle w:val="Hyperlink"/>
            <w:rFonts w:ascii="Times New Roman" w:hAnsi="Times New Roman" w:cs="Times New Roman"/>
            <w:i/>
            <w:iCs/>
            <w:sz w:val="24"/>
            <w:szCs w:val="24"/>
          </w:rPr>
          <w:t>enengsusan@ummi.ac.id</w:t>
        </w:r>
        <w:r w:rsidR="00895CFB" w:rsidRPr="00C81AD3">
          <w:rPr>
            <w:rStyle w:val="Hyperlink"/>
            <w:rFonts w:ascii="Times New Roman" w:hAnsi="Times New Roman" w:cs="Times New Roman"/>
            <w:i/>
            <w:iCs/>
            <w:sz w:val="24"/>
            <w:szCs w:val="24"/>
            <w:vertAlign w:val="superscript"/>
          </w:rPr>
          <w:t>1</w:t>
        </w:r>
      </w:hyperlink>
    </w:p>
    <w:p w14:paraId="2948B467" w14:textId="77777777" w:rsidR="00C81AD3" w:rsidRPr="00C81AD3" w:rsidRDefault="00C81AD3" w:rsidP="009D22AB">
      <w:pPr>
        <w:pStyle w:val="NoSpacing"/>
        <w:jc w:val="center"/>
        <w:rPr>
          <w:rFonts w:ascii="Times New Roman" w:hAnsi="Times New Roman" w:cs="Times New Roman"/>
          <w:i/>
          <w:iCs/>
          <w:sz w:val="24"/>
          <w:szCs w:val="24"/>
        </w:rPr>
      </w:pPr>
    </w:p>
    <w:p w14:paraId="05C1AF79" w14:textId="137E1CF0" w:rsidR="003E28CC" w:rsidRDefault="003E28CC" w:rsidP="009D22AB">
      <w:pPr>
        <w:spacing w:after="0" w:line="240" w:lineRule="auto"/>
        <w:jc w:val="center"/>
        <w:rPr>
          <w:rFonts w:ascii="Times New Roman" w:hAnsi="Times New Roman" w:cs="Times New Roman"/>
          <w:b/>
          <w:bCs/>
          <w:sz w:val="24"/>
          <w:szCs w:val="24"/>
        </w:rPr>
      </w:pPr>
      <w:r w:rsidRPr="00E7045E">
        <w:rPr>
          <w:rFonts w:ascii="Times New Roman" w:hAnsi="Times New Roman" w:cs="Times New Roman"/>
          <w:b/>
          <w:bCs/>
          <w:i/>
          <w:iCs/>
          <w:sz w:val="24"/>
          <w:szCs w:val="24"/>
        </w:rPr>
        <w:t>ABSTRA</w:t>
      </w:r>
      <w:r w:rsidR="00E7045E">
        <w:rPr>
          <w:rFonts w:ascii="Times New Roman" w:hAnsi="Times New Roman" w:cs="Times New Roman"/>
          <w:b/>
          <w:bCs/>
          <w:i/>
          <w:iCs/>
          <w:sz w:val="24"/>
          <w:szCs w:val="24"/>
        </w:rPr>
        <w:t>CT</w:t>
      </w:r>
    </w:p>
    <w:p w14:paraId="27D3B3D3" w14:textId="77777777" w:rsidR="00E7045E" w:rsidRPr="009D22AB" w:rsidRDefault="00E7045E" w:rsidP="009D22AB">
      <w:pPr>
        <w:spacing w:after="0" w:line="240" w:lineRule="auto"/>
        <w:jc w:val="both"/>
        <w:rPr>
          <w:rFonts w:ascii="Times New Roman" w:hAnsi="Times New Roman" w:cs="Times New Roman"/>
          <w:i/>
          <w:sz w:val="24"/>
          <w:szCs w:val="24"/>
        </w:rPr>
      </w:pPr>
      <w:r w:rsidRPr="009D22AB">
        <w:rPr>
          <w:rFonts w:ascii="Times New Roman" w:hAnsi="Times New Roman" w:cs="Times New Roman"/>
          <w:i/>
          <w:sz w:val="24"/>
          <w:szCs w:val="24"/>
        </w:rPr>
        <w:t>This study aims to describe employee perceptions, work environment and job satisfaction. Then to analyze employee perceptions, work environment and employee job satisfaction on CV. Kurnia Furniture Sukabumi City. The reason the researcher conducted this research was because there were problems with employee job satisfaction. The object of this research is employee perception, work environment and employee job satisfaction. The research method used in this research is descriptive and associative using a quantitative approach. The population in this study are all 53 employees using saturated sampling. The type of data used is primary and secondary data, the measurement of this study uses a Semantic Differential scale. The data analysis techniques in this study are validity and reliability tests, multiple linear regression including correlation coefficients, determination and research model testing (F test) and research hypothesis testing (T test). The results of this study indicate that the variable of employee perception and work environment on employee job satisfaction has a value of 0.822 which is included in the criteria for a very strong relationship. The relationship between employee perception variables and employee job satisfaction is 0.676. And the magnitude of the influence of employee perceptions and work environment on employee job satisfaction is 67.6% and 32.4% is influenced by other factors not included in this study.</w:t>
      </w:r>
    </w:p>
    <w:p w14:paraId="6828D816" w14:textId="2E19E488" w:rsidR="00E7045E" w:rsidRPr="009D22AB" w:rsidRDefault="00E7045E" w:rsidP="009D22AB">
      <w:pPr>
        <w:spacing w:after="0" w:line="240" w:lineRule="auto"/>
        <w:jc w:val="both"/>
        <w:rPr>
          <w:rFonts w:ascii="Times New Roman" w:hAnsi="Times New Roman" w:cs="Times New Roman"/>
          <w:i/>
          <w:sz w:val="24"/>
          <w:szCs w:val="24"/>
        </w:rPr>
      </w:pPr>
      <w:r w:rsidRPr="009D22AB">
        <w:rPr>
          <w:rFonts w:ascii="Times New Roman" w:hAnsi="Times New Roman" w:cs="Times New Roman"/>
          <w:b/>
          <w:bCs/>
          <w:i/>
          <w:sz w:val="24"/>
          <w:szCs w:val="24"/>
        </w:rPr>
        <w:t xml:space="preserve">Keyword: </w:t>
      </w:r>
      <w:r w:rsidRPr="009D22AB">
        <w:rPr>
          <w:rFonts w:ascii="Times New Roman" w:hAnsi="Times New Roman" w:cs="Times New Roman"/>
          <w:i/>
          <w:sz w:val="24"/>
          <w:szCs w:val="24"/>
        </w:rPr>
        <w:t>Employee Perception, Work Environment, Job Satisfaction</w:t>
      </w:r>
    </w:p>
    <w:p w14:paraId="32610DE6" w14:textId="77777777" w:rsidR="009D22AB" w:rsidRDefault="009D22AB" w:rsidP="009D22AB">
      <w:pPr>
        <w:spacing w:after="0" w:line="240" w:lineRule="auto"/>
        <w:jc w:val="both"/>
        <w:rPr>
          <w:rFonts w:ascii="Times New Roman" w:hAnsi="Times New Roman" w:cs="Times New Roman"/>
          <w:sz w:val="24"/>
          <w:szCs w:val="24"/>
        </w:rPr>
      </w:pPr>
    </w:p>
    <w:p w14:paraId="05FB49C8" w14:textId="6FF2AA5F" w:rsidR="003C7867" w:rsidRPr="0085130F" w:rsidRDefault="003C7867" w:rsidP="009D22AB">
      <w:pPr>
        <w:pStyle w:val="NoSpacing"/>
        <w:jc w:val="center"/>
        <w:rPr>
          <w:rFonts w:ascii="Times New Roman" w:hAnsi="Times New Roman" w:cs="Times New Roman"/>
          <w:b/>
          <w:bCs/>
          <w:sz w:val="24"/>
          <w:szCs w:val="24"/>
        </w:rPr>
      </w:pPr>
      <w:r w:rsidRPr="0085130F">
        <w:rPr>
          <w:rFonts w:ascii="Times New Roman" w:hAnsi="Times New Roman" w:cs="Times New Roman"/>
          <w:b/>
          <w:bCs/>
          <w:sz w:val="24"/>
          <w:szCs w:val="24"/>
        </w:rPr>
        <w:t>ABSTRAK</w:t>
      </w:r>
    </w:p>
    <w:p w14:paraId="2E245914" w14:textId="27D137D2" w:rsidR="002E3BB8" w:rsidRDefault="002E3BB8" w:rsidP="009D22AB">
      <w:pPr>
        <w:pStyle w:val="NoSpacing"/>
        <w:jc w:val="both"/>
        <w:rPr>
          <w:rFonts w:ascii="Times New Roman" w:eastAsia="Times New Roman" w:hAnsi="Times New Roman" w:cs="Times New Roman"/>
          <w:iCs/>
          <w:sz w:val="24"/>
          <w:szCs w:val="24"/>
        </w:rPr>
      </w:pPr>
      <w:r w:rsidRPr="0085130F">
        <w:rPr>
          <w:rFonts w:ascii="Times New Roman" w:hAnsi="Times New Roman" w:cs="Times New Roman"/>
          <w:sz w:val="24"/>
          <w:szCs w:val="24"/>
        </w:rPr>
        <w:t xml:space="preserve">Penelitian ini bertujuan untuk mendeskripsikan tentang persepsi karyawan, lingkungan kerja dan kepuasan kerja. Kemudian untuk menganalisis persepsi karyawan, lingkungan kerja dan kepuasan kerja karyawan pada CV. Kurnia Meubel Kota Sukabumi. Alasan peneliti melakukan penelitian ini karena terdapat permasalahan kepuasan kerja karyawan. Objek dari penelitian ini adalah persepsi karyawan, lingkungan kerja dan kepuasan kerja karyawan. Metode penelitian yang digunakan dalam penelitian ini yaitu deskriptif dan asosiatif dengan menggunakan pendekatan kuantitatif. Adapun populasi dalam penelitian ini yaitu seluruh karyawan yang berjumlah 53 orang dengan menggunakan </w:t>
      </w:r>
      <w:r w:rsidRPr="0085130F">
        <w:rPr>
          <w:rFonts w:ascii="Times New Roman" w:hAnsi="Times New Roman" w:cs="Times New Roman"/>
          <w:i/>
          <w:iCs/>
          <w:sz w:val="24"/>
          <w:szCs w:val="24"/>
        </w:rPr>
        <w:t>sampling jenuh</w:t>
      </w:r>
      <w:r w:rsidRPr="0085130F">
        <w:rPr>
          <w:rFonts w:ascii="Times New Roman" w:hAnsi="Times New Roman" w:cs="Times New Roman"/>
          <w:sz w:val="24"/>
          <w:szCs w:val="24"/>
        </w:rPr>
        <w:t xml:space="preserve">. Jenis data yang digunakan adalah data primer dan sekunder, pengukuran penelitian ini menggunakan skala </w:t>
      </w:r>
      <w:r w:rsidRPr="0085130F">
        <w:rPr>
          <w:rFonts w:ascii="Times New Roman" w:eastAsia="Times New Roman" w:hAnsi="Times New Roman" w:cs="Times New Roman"/>
          <w:i/>
          <w:sz w:val="24"/>
          <w:szCs w:val="24"/>
        </w:rPr>
        <w:t xml:space="preserve">Semantic Differential. </w:t>
      </w:r>
      <w:r w:rsidRPr="0085130F">
        <w:rPr>
          <w:rFonts w:ascii="Times New Roman" w:eastAsia="Times New Roman" w:hAnsi="Times New Roman" w:cs="Times New Roman"/>
          <w:iCs/>
          <w:sz w:val="24"/>
          <w:szCs w:val="24"/>
        </w:rPr>
        <w:t>Teknik analisis data dalam penelitian ini yaitu uji validitas dan reliabilitas, regresi linear berganda termasuk koefisien korelasi, determinasi serta pengujian model penelitian (Uji F) dan pengujian hipotesis penelitian (Uji T)</w:t>
      </w:r>
      <w:r w:rsidRPr="0085130F">
        <w:rPr>
          <w:rFonts w:ascii="Times New Roman" w:hAnsi="Times New Roman" w:cs="Times New Roman"/>
          <w:sz w:val="24"/>
          <w:szCs w:val="24"/>
        </w:rPr>
        <w:t xml:space="preserve">. </w:t>
      </w:r>
      <w:r w:rsidRPr="0085130F">
        <w:rPr>
          <w:rFonts w:ascii="Times New Roman" w:eastAsia="Times New Roman" w:hAnsi="Times New Roman" w:cs="Times New Roman"/>
          <w:iCs/>
          <w:sz w:val="24"/>
          <w:szCs w:val="24"/>
        </w:rPr>
        <w:t xml:space="preserve">Hasil penelitian ini menunjukkan bahwa variabel persepsi karyawan dan lingkungan kerja terhadap kepuasan kerja karyawan memiliki nilai sebesar 0.822 termasuk dalam kriteria hubungan yang sangat kuat. Hubungan variabel persepsi karyawan terhadap kepuasan kerja karyawan sebesar 0.676. Dan besarnya pengaruh </w:t>
      </w:r>
      <w:r w:rsidRPr="0085130F">
        <w:rPr>
          <w:rFonts w:ascii="Times New Roman" w:eastAsia="Times New Roman" w:hAnsi="Times New Roman" w:cs="Times New Roman"/>
          <w:iCs/>
          <w:sz w:val="24"/>
          <w:szCs w:val="24"/>
        </w:rPr>
        <w:lastRenderedPageBreak/>
        <w:t>persepsi karyawan dan lingkungan kerja terhadap kepuasan kerja karyawan sebesar 67,6% dan 32,4% dipengaruhi oleh faktor lain yang tidak termasuk dalam penelitian ini.</w:t>
      </w:r>
    </w:p>
    <w:p w14:paraId="205734A1" w14:textId="77777777" w:rsidR="0085130F" w:rsidRPr="0085130F" w:rsidRDefault="0085130F" w:rsidP="009D22AB">
      <w:pPr>
        <w:pStyle w:val="NoSpacing"/>
        <w:jc w:val="both"/>
        <w:rPr>
          <w:rFonts w:ascii="Times New Roman" w:hAnsi="Times New Roman" w:cs="Times New Roman"/>
          <w:sz w:val="24"/>
          <w:szCs w:val="24"/>
        </w:rPr>
      </w:pPr>
    </w:p>
    <w:p w14:paraId="529741AD" w14:textId="5B8A7729" w:rsidR="00DC3080" w:rsidRDefault="00DC3080" w:rsidP="009D22AB">
      <w:pPr>
        <w:pStyle w:val="NoSpacing"/>
        <w:jc w:val="both"/>
        <w:rPr>
          <w:rFonts w:ascii="Times New Roman" w:eastAsia="Times New Roman" w:hAnsi="Times New Roman" w:cs="Times New Roman"/>
          <w:iCs/>
          <w:sz w:val="24"/>
          <w:szCs w:val="24"/>
        </w:rPr>
      </w:pPr>
      <w:r w:rsidRPr="0085130F">
        <w:rPr>
          <w:rFonts w:ascii="Times New Roman" w:eastAsia="Times New Roman" w:hAnsi="Times New Roman" w:cs="Times New Roman"/>
          <w:b/>
          <w:bCs/>
          <w:iCs/>
          <w:sz w:val="24"/>
          <w:szCs w:val="24"/>
        </w:rPr>
        <w:t>K</w:t>
      </w:r>
      <w:r w:rsidR="0085130F">
        <w:rPr>
          <w:rFonts w:ascii="Times New Roman" w:eastAsia="Times New Roman" w:hAnsi="Times New Roman" w:cs="Times New Roman"/>
          <w:b/>
          <w:bCs/>
          <w:iCs/>
          <w:sz w:val="24"/>
          <w:szCs w:val="24"/>
        </w:rPr>
        <w:t>ata Kunci</w:t>
      </w:r>
      <w:r w:rsidRPr="0085130F">
        <w:rPr>
          <w:rFonts w:ascii="Times New Roman" w:eastAsia="Times New Roman" w:hAnsi="Times New Roman" w:cs="Times New Roman"/>
          <w:b/>
          <w:bCs/>
          <w:iCs/>
          <w:sz w:val="24"/>
          <w:szCs w:val="24"/>
        </w:rPr>
        <w:t>:</w:t>
      </w:r>
      <w:r w:rsidRPr="0085130F">
        <w:rPr>
          <w:rFonts w:ascii="Times New Roman" w:eastAsia="Times New Roman" w:hAnsi="Times New Roman" w:cs="Times New Roman"/>
          <w:iCs/>
          <w:sz w:val="24"/>
          <w:szCs w:val="24"/>
        </w:rPr>
        <w:t xml:space="preserve"> Persepsi Karyawan, Lingkungan Kerja, Kepuasan Kerja</w:t>
      </w:r>
    </w:p>
    <w:p w14:paraId="6A0A4964" w14:textId="77777777" w:rsidR="00C33232" w:rsidRPr="0085130F" w:rsidRDefault="00C33232" w:rsidP="009D22AB">
      <w:pPr>
        <w:pStyle w:val="NoSpacing"/>
        <w:jc w:val="both"/>
        <w:rPr>
          <w:rFonts w:ascii="Times New Roman" w:hAnsi="Times New Roman" w:cs="Times New Roman"/>
          <w:iCs/>
          <w:sz w:val="24"/>
          <w:szCs w:val="24"/>
        </w:rPr>
      </w:pPr>
    </w:p>
    <w:p w14:paraId="472AC85F" w14:textId="1D00F2E4" w:rsidR="009659BF" w:rsidRPr="00C33232" w:rsidRDefault="009659BF" w:rsidP="009D22AB">
      <w:pPr>
        <w:pStyle w:val="NoSpacing"/>
        <w:jc w:val="both"/>
        <w:rPr>
          <w:rFonts w:ascii="Times New Roman" w:hAnsi="Times New Roman" w:cs="Times New Roman"/>
          <w:b/>
          <w:bCs/>
          <w:sz w:val="24"/>
          <w:szCs w:val="24"/>
        </w:rPr>
      </w:pPr>
      <w:r w:rsidRPr="00C33232">
        <w:rPr>
          <w:rFonts w:ascii="Times New Roman" w:hAnsi="Times New Roman" w:cs="Times New Roman"/>
          <w:b/>
          <w:bCs/>
          <w:sz w:val="24"/>
          <w:szCs w:val="24"/>
        </w:rPr>
        <w:t>PENDAHULUAN</w:t>
      </w:r>
    </w:p>
    <w:p w14:paraId="13825295" w14:textId="77777777" w:rsidR="002E3BB8" w:rsidRPr="00C33232" w:rsidRDefault="002E3BB8" w:rsidP="009D22AB">
      <w:pPr>
        <w:pStyle w:val="NoSpacing"/>
        <w:jc w:val="both"/>
        <w:rPr>
          <w:rFonts w:ascii="Times New Roman" w:hAnsi="Times New Roman" w:cs="Times New Roman"/>
          <w:sz w:val="24"/>
          <w:szCs w:val="24"/>
        </w:rPr>
        <w:sectPr w:rsidR="002E3BB8" w:rsidRPr="00C33232" w:rsidSect="00473C5E">
          <w:headerReference w:type="default" r:id="rId9"/>
          <w:footerReference w:type="even" r:id="rId10"/>
          <w:footerReference w:type="default" r:id="rId11"/>
          <w:headerReference w:type="first" r:id="rId12"/>
          <w:footerReference w:type="first" r:id="rId13"/>
          <w:pgSz w:w="11906" w:h="16838" w:code="9"/>
          <w:pgMar w:top="1701" w:right="1701" w:bottom="1701" w:left="1701" w:header="709" w:footer="709" w:gutter="0"/>
          <w:pgNumType w:start="1507"/>
          <w:cols w:space="708"/>
          <w:titlePg/>
          <w:docGrid w:linePitch="360"/>
        </w:sectPr>
      </w:pPr>
    </w:p>
    <w:p w14:paraId="7C4178DF" w14:textId="62B34C48" w:rsidR="0002721B" w:rsidRPr="00C33232" w:rsidRDefault="000C0DD4" w:rsidP="009D22AB">
      <w:pPr>
        <w:pStyle w:val="NoSpacing"/>
        <w:ind w:firstLine="720"/>
        <w:jc w:val="both"/>
        <w:rPr>
          <w:rFonts w:ascii="Times New Roman" w:hAnsi="Times New Roman" w:cs="Times New Roman"/>
          <w:sz w:val="24"/>
          <w:szCs w:val="24"/>
        </w:rPr>
      </w:pPr>
      <w:r w:rsidRPr="00C33232">
        <w:rPr>
          <w:rFonts w:ascii="Times New Roman" w:hAnsi="Times New Roman" w:cs="Times New Roman"/>
          <w:sz w:val="24"/>
          <w:szCs w:val="24"/>
        </w:rPr>
        <w:t>Sumber daya manusia adalah salah satu asset yang dimiliki oleh sebuah perusahaan yang bertugas merencanakan, mengendalikan setiap apa yang menjadi tujuan dari perusahaan. Sumber daya manusia memiliki perasaan, pikiran, keinginan dan tanggung jawab dalam pekerjaannya, hal ini diperlihatkan melalui kepuasan di perusahaan</w:t>
      </w:r>
      <w:r w:rsidR="00985A51" w:rsidRPr="00C33232">
        <w:rPr>
          <w:rFonts w:ascii="Times New Roman" w:hAnsi="Times New Roman" w:cs="Times New Roman"/>
          <w:sz w:val="24"/>
          <w:szCs w:val="24"/>
        </w:rPr>
        <w:t xml:space="preserve"> </w:t>
      </w:r>
      <w:r w:rsidRPr="00C33232">
        <w:rPr>
          <w:rFonts w:ascii="Times New Roman" w:hAnsi="Times New Roman" w:cs="Times New Roman"/>
          <w:sz w:val="24"/>
          <w:szCs w:val="24"/>
        </w:rPr>
        <w:fldChar w:fldCharType="begin" w:fldLock="1"/>
      </w:r>
      <w:r w:rsidRPr="00C33232">
        <w:rPr>
          <w:rFonts w:ascii="Times New Roman" w:hAnsi="Times New Roman" w:cs="Times New Roman"/>
          <w:sz w:val="24"/>
          <w:szCs w:val="24"/>
        </w:rPr>
        <w:instrText>ADDIN CSL_CITATION {"citationItems":[{"id":"ITEM-1","itemData":{"DOI":"10.31933/JEMSI","abstract":"The purpose of this study is to the description of employee perception about performance appraisal, financial compensation, and job statisfaction, to indentify and analyze the influence employee perceptions about of performance appraisal toward financial compensation, to identify and analyze the influence of employee perceptions about performance appraisal toward job satisfaction, to identify and analyze the influence financial compensation toward job satisfaction, and to identify and analyze the influence of employee perception about performance appraisal toward job satisfaction through financial compensation. The type used in this study is descriptive causative research. The population in this study were all employees of PT. Semen Padang totaling 1551 permanent employees. The sample in this study was 192 questionnaires from 318 questionnaires distributed, and using cluster random sampling. The Data were analyzed with the help of Amos software version 22. The results of this study concluded that employee perceptions of performance appraisals significant effect on financial compensation, employee perceptions of performance appraisal effect significant on job satisfaction, financial compensation significant effect on employee job satisfaction, employee perceptions of performance appraisal significantly influence employee satisfaction through financial compensation.","author":[{"dropping-particle":"","family":"Yunita","given":"","non-dropping-particle":"","parse-names":false,"suffix":""},{"dropping-particle":"","family":"Kumbara","given":"Vicky Brama","non-dropping-particle":"","parse-names":false,"suffix":""},{"dropping-particle":"","family":"Neldi","given":"Mondra","non-dropping-particle":"","parse-names":false,"suffix":""}],"container-title":"Jurnal Ekonomi Manajemen Sistem Informasi","id":"ITEM-1","issue":"1","issued":{"date-parts":[["2020"]]},"page":"61-62","title":"PENGARUH PERSEPSI KARYAWAN TENTANG PENILAIAN KINERJA DAN KOMPENSASI FINANSIAL TERHADAP KEPUASAN KERJA KARYAWAN PT. SEMEN PADANG","type":"article-journal","volume":"2"},"uris":["http://www.mendeley.com/documents/?uuid=71acceb7-887a-4d81-b302-ba58e6e66f55"]}],"mendeley":{"formattedCitation":"(Yunita et al., 2020)","plainTextFormattedCitation":"(Yunita et al., 2020)","previouslyFormattedCitation":"(Yunita et al., 2020)"},"properties":{"noteIndex":0},"schema":"https://github.com/citation-style-language/schema/raw/master/csl-citation.json"}</w:instrText>
      </w:r>
      <w:r w:rsidRPr="00C33232">
        <w:rPr>
          <w:rFonts w:ascii="Times New Roman" w:hAnsi="Times New Roman" w:cs="Times New Roman"/>
          <w:sz w:val="24"/>
          <w:szCs w:val="24"/>
        </w:rPr>
        <w:fldChar w:fldCharType="separate"/>
      </w:r>
      <w:r w:rsidRPr="00C33232">
        <w:rPr>
          <w:rFonts w:ascii="Times New Roman" w:hAnsi="Times New Roman" w:cs="Times New Roman"/>
          <w:noProof/>
          <w:sz w:val="24"/>
          <w:szCs w:val="24"/>
        </w:rPr>
        <w:t>(Yunita et al., 2020)</w:t>
      </w:r>
      <w:r w:rsidRPr="00C33232">
        <w:rPr>
          <w:rFonts w:ascii="Times New Roman" w:hAnsi="Times New Roman" w:cs="Times New Roman"/>
          <w:sz w:val="24"/>
          <w:szCs w:val="24"/>
        </w:rPr>
        <w:fldChar w:fldCharType="end"/>
      </w:r>
      <w:r w:rsidRPr="00C33232">
        <w:rPr>
          <w:rFonts w:ascii="Times New Roman" w:hAnsi="Times New Roman" w:cs="Times New Roman"/>
          <w:sz w:val="24"/>
          <w:szCs w:val="24"/>
        </w:rPr>
        <w:t>.</w:t>
      </w:r>
      <w:r w:rsidR="0043682D" w:rsidRPr="00C33232">
        <w:rPr>
          <w:rFonts w:ascii="Times New Roman" w:hAnsi="Times New Roman" w:cs="Times New Roman"/>
          <w:sz w:val="24"/>
          <w:szCs w:val="24"/>
        </w:rPr>
        <w:t xml:space="preserve"> Sumber Daya Manusia yang ada dalam perusahaan perlu dikembangkan agar dapat meningkatkan kemampuan kerjanya </w:t>
      </w:r>
      <w:r w:rsidR="0043682D" w:rsidRPr="00C33232">
        <w:rPr>
          <w:rFonts w:ascii="Times New Roman" w:hAnsi="Times New Roman" w:cs="Times New Roman"/>
          <w:sz w:val="24"/>
          <w:szCs w:val="24"/>
        </w:rPr>
        <w:fldChar w:fldCharType="begin" w:fldLock="1"/>
      </w:r>
      <w:r w:rsidR="0043682D" w:rsidRPr="00C33232">
        <w:rPr>
          <w:rFonts w:ascii="Times New Roman" w:hAnsi="Times New Roman" w:cs="Times New Roman"/>
          <w:sz w:val="24"/>
          <w:szCs w:val="24"/>
        </w:rPr>
        <w:instrText>ADDIN CSL_CITATION {"citationItems":[{"id":"ITEM-1","itemData":{"abstract":"This study aims to determine the description of Human Resource Development at the level of Employee Work Ethics at Hotel Santika Sukabumi. Data obtained from employees at the Hotel Santika Sukabumi with a population of 54 people. The sampling technique is done by taking the method of saturated sampling, which means sampling based on the existing population. The nature of the research used in this study is to use associative research. Based on research conducted by analyzing the data obtained there is a relationship between Human Resource Development Variables and a positive and significant influence on Employee Work Ethics at Santika Sukabumi Hotel with a value of 3,962, while t table 2,006, so the t value of 3,962&gt; 2,006. The results of the coefficient of determination (R2) Human Resource Development contributed 23.2% and the rest were influenced by other factors not examined in this study. Keywords:","author":[{"dropping-particle":"","family":"Asep Muhamad Ramdan, Yosepa, Hendita","given":"Acep Samsudin","non-dropping-particle":"","parse-names":false,"suffix":""}],"container-title":"Jurnal Ilmu Manajemen","id":"ITEM-1","issue":"5","issued":{"date-parts":[["2020"]]},"page":"742","title":"Pengembangan sumber daya manusia (sdm) terhadap tingkat etos kerja karyawan pada hotel santika sukabumi","type":"article-journal","volume":"8"},"uris":["http://www.mendeley.com/documents/?uuid=266d1be7-2b0e-42df-8af7-68bec6d8f156"]}],"mendeley":{"formattedCitation":"(Asep Muhamad Ramdan, Yosepa, Hendita, 2020)","plainTextFormattedCitation":"(Asep Muhamad Ramdan, Yosepa, Hendita, 2020)","previouslyFormattedCitation":"(Asep Muhamad Ramdan, Yosepa, Hendita, 2020)"},"properties":{"noteIndex":0},"schema":"https://github.com/citation-style-language/schema/raw/master/csl-citation.json"}</w:instrText>
      </w:r>
      <w:r w:rsidR="0043682D" w:rsidRPr="00C33232">
        <w:rPr>
          <w:rFonts w:ascii="Times New Roman" w:hAnsi="Times New Roman" w:cs="Times New Roman"/>
          <w:sz w:val="24"/>
          <w:szCs w:val="24"/>
        </w:rPr>
        <w:fldChar w:fldCharType="separate"/>
      </w:r>
      <w:r w:rsidR="0043682D" w:rsidRPr="00C33232">
        <w:rPr>
          <w:rFonts w:ascii="Times New Roman" w:hAnsi="Times New Roman" w:cs="Times New Roman"/>
          <w:noProof/>
          <w:sz w:val="24"/>
          <w:szCs w:val="24"/>
        </w:rPr>
        <w:t>(Asep Muhamad Ramdan, Yosepa, Hendita, 2020)</w:t>
      </w:r>
      <w:r w:rsidR="0043682D" w:rsidRPr="00C33232">
        <w:rPr>
          <w:rFonts w:ascii="Times New Roman" w:hAnsi="Times New Roman" w:cs="Times New Roman"/>
          <w:sz w:val="24"/>
          <w:szCs w:val="24"/>
        </w:rPr>
        <w:fldChar w:fldCharType="end"/>
      </w:r>
      <w:r w:rsidR="0043682D" w:rsidRPr="00C33232">
        <w:rPr>
          <w:rFonts w:ascii="Times New Roman" w:hAnsi="Times New Roman" w:cs="Times New Roman"/>
          <w:sz w:val="24"/>
          <w:szCs w:val="24"/>
        </w:rPr>
        <w:t>.</w:t>
      </w:r>
    </w:p>
    <w:p w14:paraId="0BB5F60F" w14:textId="4DB38D53" w:rsidR="00CE26FE" w:rsidRPr="00C33232" w:rsidRDefault="00B94AF4" w:rsidP="009D22AB">
      <w:pPr>
        <w:pStyle w:val="NoSpacing"/>
        <w:ind w:firstLine="720"/>
        <w:jc w:val="both"/>
        <w:rPr>
          <w:rFonts w:ascii="Times New Roman" w:hAnsi="Times New Roman" w:cs="Times New Roman"/>
          <w:sz w:val="24"/>
          <w:szCs w:val="24"/>
        </w:rPr>
      </w:pPr>
      <w:r w:rsidRPr="00C33232">
        <w:rPr>
          <w:rFonts w:ascii="Times New Roman" w:hAnsi="Times New Roman" w:cs="Times New Roman"/>
          <w:sz w:val="24"/>
          <w:szCs w:val="24"/>
        </w:rPr>
        <w:t xml:space="preserve">Pertumbuhan dan perkembangan pada industri meubel atau </w:t>
      </w:r>
      <w:r w:rsidRPr="00C33232">
        <w:rPr>
          <w:rFonts w:ascii="Times New Roman" w:hAnsi="Times New Roman" w:cs="Times New Roman"/>
          <w:i/>
          <w:iCs/>
          <w:sz w:val="24"/>
          <w:szCs w:val="24"/>
        </w:rPr>
        <w:t xml:space="preserve">furniture </w:t>
      </w:r>
      <w:r w:rsidRPr="00C33232">
        <w:rPr>
          <w:rFonts w:ascii="Times New Roman" w:hAnsi="Times New Roman" w:cs="Times New Roman"/>
          <w:sz w:val="24"/>
          <w:szCs w:val="24"/>
        </w:rPr>
        <w:t xml:space="preserve">sangat pesat terbukti dengan banyaknya persaingan dari berbagai perusahaan yang muncul. Maka perusahaan harus mampu bertahan dan bersaing dengan cara memenuhi permintaan pelanggan yang yang terus meningkat. Adanya perkembangan industri sudah pasti melibatkan sumber daya manusia. Perusahaan meubel bergerak di bidang produksi barang dan juga jasa. Perusahaan meubel adalah salah satu perusahaan yang selalu berkembang. Meubel digunakan oleh banyak orang karena begitu banyak manfaat dalam kehidupan sehari-hari. Wujud dari meubel diantaranya kursi, pintu, lemari, peralatan dapur dan peralatan rumah tangga lainnya. Pada umumnya, adanya persediaan meubel karena didukung oleh kebutuhan terhadap manfaat dari meubel tersebut </w:t>
      </w:r>
      <w:r w:rsidRPr="00C33232">
        <w:rPr>
          <w:rFonts w:ascii="Times New Roman" w:hAnsi="Times New Roman" w:cs="Times New Roman"/>
          <w:sz w:val="24"/>
          <w:szCs w:val="24"/>
        </w:rPr>
        <w:fldChar w:fldCharType="begin" w:fldLock="1"/>
      </w:r>
      <w:r w:rsidRPr="00C33232">
        <w:rPr>
          <w:rFonts w:ascii="Times New Roman" w:hAnsi="Times New Roman" w:cs="Times New Roman"/>
          <w:sz w:val="24"/>
          <w:szCs w:val="24"/>
        </w:rPr>
        <w:instrText>ADDIN CSL_CITATION {"citationItems":[{"id":"ITEM-1","itemData":{"abstract":"Economic development is defined as a series of efforts in an economy to develop its economic activities so that more infrastructure is available and more companies are developing, higher levels of education and technology are increasing. As an implication of this development, it is expected that employment opportunities will increase, income levels increase, and the prosperity of the community will increase. Luwoo village community, is not as expected as a village with more economic growth, but in reality there are still many people with low unemployment and income levels. Efforts to build rural communities are by developing rural small-scale business activities so that urbanization can cope with the flow of urbanization because rural communities want to find employment and a source of income. The results showed that the wood furniture company in the village of Luwoo was carried out to work on various kinds of production, using permanent and non-permanent workers. The average income is around Rp. 10,000, up to Rp. 30,000 per day. A contingency significance test and a multiple correlation test are carried out stating that wood furniture companies that use capital, technology and raw materials together (simultaneously) play a very significant role in economic development, especially income..","author":[{"dropping-particle":"","family":"Sjahrain","given":"Usman Musa","non-dropping-particle":"","parse-names":false,"suffix":""}],"container-title":"Journal Economics and Business of Islam","id":"ITEM-1","issue":"2","issued":{"date-parts":[["2019"]]},"page":"112","title":"Peranan perusahaan mebel kayu terhadap pembangunan ekonomi kabupaten gorontalo","type":"article-journal","volume":"4"},"uris":["http://www.mendeley.com/documents/?uuid=3046226d-86a0-422e-baff-b51b26892574"]}],"mendeley":{"formattedCitation":"(Sjahrain, 2019)","plainTextFormattedCitation":"(Sjahrain, 2019)","previouslyFormattedCitation":"(Sjahrain, 2019)"},"properties":{"noteIndex":0},"schema":"https://github.com/citation-style-language/schema/raw/master/csl-citation.json"}</w:instrText>
      </w:r>
      <w:r w:rsidRPr="00C33232">
        <w:rPr>
          <w:rFonts w:ascii="Times New Roman" w:hAnsi="Times New Roman" w:cs="Times New Roman"/>
          <w:sz w:val="24"/>
          <w:szCs w:val="24"/>
        </w:rPr>
        <w:fldChar w:fldCharType="separate"/>
      </w:r>
      <w:r w:rsidRPr="00C33232">
        <w:rPr>
          <w:rFonts w:ascii="Times New Roman" w:hAnsi="Times New Roman" w:cs="Times New Roman"/>
          <w:noProof/>
          <w:sz w:val="24"/>
          <w:szCs w:val="24"/>
        </w:rPr>
        <w:t>(Sjahrain, 2019)</w:t>
      </w:r>
      <w:r w:rsidRPr="00C33232">
        <w:rPr>
          <w:rFonts w:ascii="Times New Roman" w:hAnsi="Times New Roman" w:cs="Times New Roman"/>
          <w:sz w:val="24"/>
          <w:szCs w:val="24"/>
        </w:rPr>
        <w:fldChar w:fldCharType="end"/>
      </w:r>
      <w:r w:rsidRPr="00C33232">
        <w:rPr>
          <w:rFonts w:ascii="Times New Roman" w:hAnsi="Times New Roman" w:cs="Times New Roman"/>
          <w:sz w:val="24"/>
          <w:szCs w:val="24"/>
        </w:rPr>
        <w:t>.</w:t>
      </w:r>
    </w:p>
    <w:p w14:paraId="764B3046" w14:textId="3D87D55B" w:rsidR="00B94AF4" w:rsidRPr="00C33232" w:rsidRDefault="00B94AF4" w:rsidP="009D22AB">
      <w:pPr>
        <w:pStyle w:val="NoSpacing"/>
        <w:ind w:firstLine="720"/>
        <w:jc w:val="both"/>
        <w:rPr>
          <w:rFonts w:ascii="Times New Roman" w:hAnsi="Times New Roman" w:cs="Times New Roman"/>
          <w:sz w:val="24"/>
          <w:szCs w:val="24"/>
        </w:rPr>
      </w:pPr>
      <w:r w:rsidRPr="00C33232">
        <w:rPr>
          <w:rFonts w:ascii="Times New Roman" w:hAnsi="Times New Roman" w:cs="Times New Roman"/>
          <w:sz w:val="24"/>
          <w:szCs w:val="24"/>
        </w:rPr>
        <w:t xml:space="preserve">Kepuasan kerja bisa diperoleh jika karyawan rajin dalam melakukan pekerjaannya dan perusahaan dapat memenuhi keinginan karyawan. Apabila </w:t>
      </w:r>
      <w:r w:rsidRPr="00C33232">
        <w:rPr>
          <w:rFonts w:ascii="Times New Roman" w:hAnsi="Times New Roman" w:cs="Times New Roman"/>
          <w:sz w:val="24"/>
          <w:szCs w:val="24"/>
        </w:rPr>
        <w:t xml:space="preserve">pemimpin dan sesama karyawan tidak saling peduli dan memberi dukungan akan timbul hambatan dalam mencapai kepuasan kerja. Untuk mengatasi hal tersebut maka sebaiknya pemimpin dan karyawan saling memotivasi agar terjalin sebuah hubungan kerja yang baik. Kepuasan kerja karyawan tidak hanya didapatkan pada saat bekerja saja, tetapi terdapat faktor-faktor lainnya seperti hubungan dengan karyawan lain, pemimpin, dan lingkungan kerja. Kepuasan kerja menggambarkan perasaan karyawan pekerjaan dan segala bentuk di lingkungan kerja. Kepuasan  merujuk pada terpenuhinya kebutuhan, hasrat dan keinginan </w:t>
      </w:r>
      <w:r w:rsidRPr="00C33232">
        <w:rPr>
          <w:rFonts w:ascii="Times New Roman" w:hAnsi="Times New Roman" w:cs="Times New Roman"/>
          <w:sz w:val="24"/>
          <w:szCs w:val="24"/>
        </w:rPr>
        <w:fldChar w:fldCharType="begin" w:fldLock="1"/>
      </w:r>
      <w:r w:rsidRPr="00C33232">
        <w:rPr>
          <w:rFonts w:ascii="Times New Roman" w:hAnsi="Times New Roman" w:cs="Times New Roman"/>
          <w:sz w:val="24"/>
          <w:szCs w:val="24"/>
        </w:rPr>
        <w:instrText>ADDIN CSL_CITATION {"citationItems":[{"id":"ITEM-1","itemData":{"DOI":"10.30596/maneggio.v2i1.3366","ISSN":"26232634","abstract":"The purpose of this study was to determine the effect of competence, motivation and job satisfaction on employee performance. This type of research is associative research. Hypothesis testing is done by multiple regression tests. The sampling technique used is saturated sample. The sample of this research is all employees within the scope of Public Works and Aceh Tamiang Regency Public Housing, amounting to 80 people. Data processing using SPSS software version 17. Data analysis techniques using the classical assumption test, multiple linear regression analysis, hypothesis testing and testing the coefficient of determination. The results showed that competency partially had a positive and not significant effect on employee performance, motivation had a positive and not significant effect on employee performance, job satisfaction had a positive and significant effect on employee performance. Simultaneously competency, motivation and job satisfaction significantly influence employee performance. Keywords:","author":[{"dropping-particle":"","family":"Rosmaini","given":"Rosmaini","non-dropping-particle":"","parse-names":false,"suffix":""},{"dropping-particle":"","family":"Tanjung","given":"Hasrudy","non-dropping-particle":"","parse-names":false,"suffix":""}],"container-title":"Maneggio: Jurnal Ilmiah Magister Manajemen","id":"ITEM-1","issue":"1","issued":{"date-parts":[["2019"]]},"page":"2","title":"Pengaruh Kompetensi, Motivasi Dan Kepuasan Kerja Terhadap Kinerja Pegawai","type":"article-journal","volume":"2"},"uris":["http://www.mendeley.com/documents/?uuid=2fc17aea-dcfe-4f33-bf6a-e1f403f668e0"]}],"mendeley":{"formattedCitation":"(Rosmaini &amp; Tanjung, 2019)","plainTextFormattedCitation":"(Rosmaini &amp; Tanjung, 2019)","previouslyFormattedCitation":"(Rosmaini &amp; Tanjung, 2019)"},"properties":{"noteIndex":0},"schema":"https://github.com/citation-style-language/schema/raw/master/csl-citation.json"}</w:instrText>
      </w:r>
      <w:r w:rsidRPr="00C33232">
        <w:rPr>
          <w:rFonts w:ascii="Times New Roman" w:hAnsi="Times New Roman" w:cs="Times New Roman"/>
          <w:sz w:val="24"/>
          <w:szCs w:val="24"/>
        </w:rPr>
        <w:fldChar w:fldCharType="separate"/>
      </w:r>
      <w:r w:rsidRPr="00C33232">
        <w:rPr>
          <w:rFonts w:ascii="Times New Roman" w:hAnsi="Times New Roman" w:cs="Times New Roman"/>
          <w:noProof/>
          <w:sz w:val="24"/>
          <w:szCs w:val="24"/>
        </w:rPr>
        <w:t>(Rosmaini &amp; Tanjung, 2019)</w:t>
      </w:r>
      <w:r w:rsidRPr="00C33232">
        <w:rPr>
          <w:rFonts w:ascii="Times New Roman" w:hAnsi="Times New Roman" w:cs="Times New Roman"/>
          <w:sz w:val="24"/>
          <w:szCs w:val="24"/>
        </w:rPr>
        <w:fldChar w:fldCharType="end"/>
      </w:r>
      <w:r w:rsidRPr="00C33232">
        <w:rPr>
          <w:rFonts w:ascii="Times New Roman" w:hAnsi="Times New Roman" w:cs="Times New Roman"/>
          <w:sz w:val="24"/>
          <w:szCs w:val="24"/>
        </w:rPr>
        <w:t>.</w:t>
      </w:r>
    </w:p>
    <w:p w14:paraId="71B257F5" w14:textId="77777777" w:rsidR="00B94AF4" w:rsidRPr="00C33232" w:rsidRDefault="00B94AF4" w:rsidP="009D22AB">
      <w:pPr>
        <w:pStyle w:val="NoSpacing"/>
        <w:ind w:firstLine="720"/>
        <w:jc w:val="both"/>
        <w:rPr>
          <w:rFonts w:ascii="Times New Roman" w:hAnsi="Times New Roman" w:cs="Times New Roman"/>
          <w:sz w:val="24"/>
          <w:szCs w:val="24"/>
        </w:rPr>
      </w:pPr>
      <w:r w:rsidRPr="00C33232">
        <w:rPr>
          <w:rFonts w:ascii="Times New Roman" w:hAnsi="Times New Roman" w:cs="Times New Roman"/>
          <w:sz w:val="24"/>
          <w:szCs w:val="24"/>
        </w:rPr>
        <w:t xml:space="preserve">Persepsi dapat diartikan sebagai pendapat seseorang individu terhadap sesuatu objek tertentu. Dalam sebuah perusahaan yang menjadi objek nya adalah kemampuan dan keterampilan seorang karyawan dalam melakukan pekerjaannya. Persepsi karyawan mengenai lingkungan kerja merupakan salahsatu faktor yang mempengaruhi kepuasan kerja karyawan </w:t>
      </w:r>
      <w:r w:rsidRPr="00C33232">
        <w:rPr>
          <w:rFonts w:ascii="Times New Roman" w:hAnsi="Times New Roman" w:cs="Times New Roman"/>
          <w:sz w:val="24"/>
          <w:szCs w:val="24"/>
        </w:rPr>
        <w:fldChar w:fldCharType="begin" w:fldLock="1"/>
      </w:r>
      <w:r w:rsidRPr="00C33232">
        <w:rPr>
          <w:rFonts w:ascii="Times New Roman" w:hAnsi="Times New Roman" w:cs="Times New Roman"/>
          <w:sz w:val="24"/>
          <w:szCs w:val="24"/>
        </w:rPr>
        <w:instrText>ADDIN CSL_CITATION {"citationItems":[{"id":"ITEM-1","itemData":{"abstract":"In teaching and learning activities at school, often faced with the problem of low student learning outcomes. Student learning outcomes is one indicator to measure success in the implementation of learning process. Student learning outcomes are influenced by several factors, both external and internal factors. One of the internal factors that can affect student learning outcomes is perception. The object of perception here is the variation of the teacher's teaching style. The purpose of this study is to obtain data about students' perceptions about the variation of teaching style of chemistry teacher and student chemistry learning outcomes in SMA Negeri Kota Bengkulu academic year 2016/2017. Polpulation in this research is all students of class X of MIPA in State Senior High School of Bengkulu which amounted to 1620 students. The technique of determining the sample that will be used by the researcher is Proportional Random Sampling technique and the sample is 324 students. Data analysis used in this research is descriptive analysis, normality test, linearity, correlation and hypothesis test. Based on the analysis, the correlation coefficient value is 0.232 &gt; 0.11 (r count t &gt; r table), and t count &gt; t table (4,312 &gt; 1,967), indicating that there is a significant positive correlation between students' perception about teacher teaching style variation and student's chemistry learning result.","author":[{"dropping-particle":"","family":"Lestari","given":"Indah Ayu","non-dropping-particle":"","parse-names":false,"suffix":""},{"dropping-particle":"","family":"Amir","given":"Hermansyah","non-dropping-particle":"","parse-names":false,"suffix":""},{"dropping-particle":"","family":"Rohiat","given":"Salastri","non-dropping-particle":"","parse-names":false,"suffix":""}],"container-title":"ALOTROP Jurnal Pendidikan dan Ilmu Kimia","id":"ITEM-1","issue":"2","issued":{"date-parts":[["2017"]]},"page":"113-116","title":"Hubungan Persepsi Siswa Kelas X MIPA di SMA Negeri Se-Kota Bengkulu Tahun Ajaran 2016/2017 tentang Variasi Gaya Mengajar Guru dengan Hasil Belajar Kimia","type":"article-journal","volume":"1"},"uris":["http://www.mendeley.com/documents/?uuid=d8321838-21bb-46c2-bf48-52fb0b9cad2d"]}],"mendeley":{"formattedCitation":"(Lestari et al., 2017)","plainTextFormattedCitation":"(Lestari et al., 2017)","previouslyFormattedCitation":"(Lestari et al., 2017)"},"properties":{"noteIndex":0},"schema":"https://github.com/citation-style-language/schema/raw/master/csl-citation.json"}</w:instrText>
      </w:r>
      <w:r w:rsidRPr="00C33232">
        <w:rPr>
          <w:rFonts w:ascii="Times New Roman" w:hAnsi="Times New Roman" w:cs="Times New Roman"/>
          <w:sz w:val="24"/>
          <w:szCs w:val="24"/>
        </w:rPr>
        <w:fldChar w:fldCharType="separate"/>
      </w:r>
      <w:r w:rsidRPr="00C33232">
        <w:rPr>
          <w:rFonts w:ascii="Times New Roman" w:hAnsi="Times New Roman" w:cs="Times New Roman"/>
          <w:noProof/>
          <w:sz w:val="24"/>
          <w:szCs w:val="24"/>
        </w:rPr>
        <w:t>(Lestari et al., 2017)</w:t>
      </w:r>
      <w:r w:rsidRPr="00C33232">
        <w:rPr>
          <w:rFonts w:ascii="Times New Roman" w:hAnsi="Times New Roman" w:cs="Times New Roman"/>
          <w:sz w:val="24"/>
          <w:szCs w:val="24"/>
        </w:rPr>
        <w:fldChar w:fldCharType="end"/>
      </w:r>
      <w:r w:rsidRPr="00C33232">
        <w:rPr>
          <w:rFonts w:ascii="Times New Roman" w:hAnsi="Times New Roman" w:cs="Times New Roman"/>
          <w:sz w:val="24"/>
          <w:szCs w:val="24"/>
        </w:rPr>
        <w:t xml:space="preserve">. Persepsi dipengaruhi dengan aspek individual yang berhubungan dengan karakter setiap karyawan dan yang berhubungan dengan suasana lingkungan kerja. Persepsi dapat memberikan kesan pada keberhasilan berkomunikasi </w:t>
      </w:r>
      <w:r w:rsidRPr="00C33232">
        <w:rPr>
          <w:rFonts w:ascii="Times New Roman" w:hAnsi="Times New Roman" w:cs="Times New Roman"/>
          <w:sz w:val="24"/>
          <w:szCs w:val="24"/>
        </w:rPr>
        <w:fldChar w:fldCharType="begin" w:fldLock="1"/>
      </w:r>
      <w:r w:rsidRPr="00C33232">
        <w:rPr>
          <w:rFonts w:ascii="Times New Roman" w:hAnsi="Times New Roman" w:cs="Times New Roman"/>
          <w:sz w:val="24"/>
          <w:szCs w:val="24"/>
        </w:rPr>
        <w:instrText>ADDIN CSL_CITATION {"citationItems":[{"id":"ITEM-1","itemData":{"abstract":"This study aims to determine the perceptions of accounting students and employees in the accounting sector about fraud, as well as to see the gap between the perceptions of accounting students and the perceptions of employees in accounting about fraud. This type of research is a quantitative study using descriptive statistical analysis methods and the Mann Whitney U-test. The population in this study were accounting students and employees in the accounting sector in Kupang City. Sampling was done by using quota sampling technique and the data were processed as many as 123 samples, namely 74 accounting students and 49 accounting employees. Data collection in this study was carried out by distributing questionnaires to respondents. The results of this study prove that there are no significant differences in perceptions of accounting students' and employees' perceptions of accounting on the fraud and fraud triangle indicators (pressure, opportunity, and rationalization). However, in the illustration of fraudulent behavior, there is a significant difference between the perceptions of accounting students and employees in the accounting field. Although there are differences between the two groups, on the whole, accounting students and employees in the accounting sector perceive fraud well.","author":[{"dropping-particle":"","family":"Missa","given":"Putriyani Fransiska","non-dropping-particle":"","parse-names":false,"suffix":""},{"dropping-particle":"","family":"Rafael","given":"Sarinah Joyce Margaret","non-dropping-particle":"","parse-names":false,"suffix":""}],"container-title":"Jurnal Akuntansi: Transparansi dan Akuntabilitas","id":"ITEM-1","issue":"2","issued":{"date-parts":[["2020"]]},"page":"107","title":"Persepsi Mahasiswa Akuntansi dan Karyawan di Bidang Akuntansi Tentang Fraud","type":"article-journal","volume":"8"},"uris":["http://www.mendeley.com/documents/?uuid=3b74a133-dc06-4524-b98d-b5e5fecda7e8"]}],"mendeley":{"formattedCitation":"(Missa &amp; Rafael, 2020)","plainTextFormattedCitation":"(Missa &amp; Rafael, 2020)","previouslyFormattedCitation":"(Missa &amp; Rafael, 2020)"},"properties":{"noteIndex":0},"schema":"https://github.com/citation-style-language/schema/raw/master/csl-citation.json"}</w:instrText>
      </w:r>
      <w:r w:rsidRPr="00C33232">
        <w:rPr>
          <w:rFonts w:ascii="Times New Roman" w:hAnsi="Times New Roman" w:cs="Times New Roman"/>
          <w:sz w:val="24"/>
          <w:szCs w:val="24"/>
        </w:rPr>
        <w:fldChar w:fldCharType="separate"/>
      </w:r>
      <w:r w:rsidRPr="00C33232">
        <w:rPr>
          <w:rFonts w:ascii="Times New Roman" w:hAnsi="Times New Roman" w:cs="Times New Roman"/>
          <w:noProof/>
          <w:sz w:val="24"/>
          <w:szCs w:val="24"/>
        </w:rPr>
        <w:t>(Missa &amp; Rafael, 2020)</w:t>
      </w:r>
      <w:r w:rsidRPr="00C33232">
        <w:rPr>
          <w:rFonts w:ascii="Times New Roman" w:hAnsi="Times New Roman" w:cs="Times New Roman"/>
          <w:sz w:val="24"/>
          <w:szCs w:val="24"/>
        </w:rPr>
        <w:fldChar w:fldCharType="end"/>
      </w:r>
      <w:r w:rsidRPr="00C33232">
        <w:rPr>
          <w:rFonts w:ascii="Times New Roman" w:hAnsi="Times New Roman" w:cs="Times New Roman"/>
          <w:sz w:val="24"/>
          <w:szCs w:val="24"/>
        </w:rPr>
        <w:t>.</w:t>
      </w:r>
    </w:p>
    <w:p w14:paraId="1FBA8E56" w14:textId="77777777" w:rsidR="00C33232" w:rsidRDefault="00B94AF4" w:rsidP="009D22AB">
      <w:pPr>
        <w:pStyle w:val="NoSpacing"/>
        <w:ind w:firstLine="720"/>
        <w:jc w:val="both"/>
        <w:rPr>
          <w:rFonts w:ascii="Times New Roman" w:hAnsi="Times New Roman" w:cs="Times New Roman"/>
          <w:sz w:val="24"/>
          <w:szCs w:val="24"/>
        </w:rPr>
      </w:pPr>
      <w:r w:rsidRPr="00C33232">
        <w:rPr>
          <w:rFonts w:ascii="Times New Roman" w:hAnsi="Times New Roman" w:cs="Times New Roman"/>
          <w:sz w:val="24"/>
          <w:szCs w:val="24"/>
        </w:rPr>
        <w:t xml:space="preserve">Selain persepsi karyawan, lingkungan kerja disebuah perusahaan juga berpengaruh terhadap kepuasan kerja karyawan. Lingkungan kerja di sebuah perusahaan harus diperhatikan sebaik mungkin karena sangat berpengaruh langsung terhadap </w:t>
      </w:r>
      <w:r w:rsidRPr="00C33232">
        <w:rPr>
          <w:rFonts w:ascii="Times New Roman" w:hAnsi="Times New Roman" w:cs="Times New Roman"/>
          <w:sz w:val="24"/>
          <w:szCs w:val="24"/>
        </w:rPr>
        <w:lastRenderedPageBreak/>
        <w:t xml:space="preserve">karyawan. Lingkungan kerja baik dan dapat memenuhi keinginan karyawan dapat mengurangi pelayanan yang kurang baik. Keadaan lingkungan kerja yang nyaman dan mendukung dapat membuat karyawan semakin bersemangat untuk melakukan pelayanan yang baik. Hal tersebut sangat berpengaruh terhadap mental dan kepuasan karyawan </w:t>
      </w:r>
      <w:r w:rsidRPr="00C33232">
        <w:rPr>
          <w:rFonts w:ascii="Times New Roman" w:hAnsi="Times New Roman" w:cs="Times New Roman"/>
          <w:sz w:val="24"/>
          <w:szCs w:val="24"/>
        </w:rPr>
        <w:fldChar w:fldCharType="begin" w:fldLock="1"/>
      </w:r>
      <w:r w:rsidRPr="00C33232">
        <w:rPr>
          <w:rFonts w:ascii="Times New Roman" w:hAnsi="Times New Roman" w:cs="Times New Roman"/>
          <w:sz w:val="24"/>
          <w:szCs w:val="24"/>
        </w:rPr>
        <w:instrText>ADDIN CSL_CITATION {"citationItems":[{"id":"ITEM-1","itemData":{"abstract":"ABSTRAK Many organizations that always try to improve the quality of their resources are managed to carry out their activities optimally. Yayasan Pendidikan Dan Pembinaan Seribu Warna (YPP SENA) Jombang is an organization engaged in the education and development of early childhood, children with special needs (ABK) and Foster Mother YPP SENA. The research method used by researchers is quantitative research methods with multiple linear regression analysis with the help of SPSS Version 26. With the method of distributing questionnaire data to either foundation owners or all YPP SENA employees, observation and documentation. With the results of special research on individual variables (X1), it is known that employees at YPP SENA have quite good abilities, attitudes and expertise with a percentage of 62%. Work environment variable (X2) that YPP SENA employees consider the work environment at YPP SENA to be quite good, currently 73%. And the job satisfaction variable at YPP SENA has a fairly good level of job satisfaction with a percentage of 67.5%. Based on the results of research at YPP SENA, it shows that employee job satisfaction at YPP SENA is influenced by individuals and the work environment by 61.7%. The amount of r square is completed at 1, it is said that the influence of the independent variables is getting stronger on the dependent variable. Or the stronger the variable of individual and work environment influence on job satisfaction variables. With the biggest influence of the variable is based on the individual based on the results of individual calculations 5,145 is greater than the work environment variable 4,389. This can be used by the foundation to improve the work environment so that employee job satisfaction can be achieved. increased. A.","author":[{"dropping-particle":"","family":"Sa'adah","given":"Lailatus","non-dropping-particle":"","parse-names":false,"suffix":""},{"dropping-particle":"","family":"Chabibi","given":"M Nur","non-dropping-particle":"","parse-names":false,"suffix":""},{"dropping-particle":"","family":"Rahmawati","given":"Ita","non-dropping-particle":"","parse-names":false,"suffix":""}],"container-title":"Journal Of Performance Human Resources","id":"ITEM-1","issue":"2","issued":{"date-parts":[["2020"]]},"page":"102","title":"PENGARUH KARAKTERISTIK INDIVIDU DAN LINGKUNGAN KERJA TERHADAP KEPUASAN KERJA KARYAWAN ( Studi pada Yayasan Pendidikan dan Pembinaan Seribu Warna ( YPP SENA ) Jombang ) INFO ARTIKEL Riwayat Artike A . INTRODUCTION B . LITERATUR REVIEW","type":"article-journal","volume":"1"},"uris":["http://www.mendeley.com/documents/?uuid=08285d88-1ffb-42ce-b90a-349ff6381f85"]}],"mendeley":{"formattedCitation":"(Sa’adah et al., 2020)","plainTextFormattedCitation":"(Sa’adah et al., 2020)","previouslyFormattedCitation":"(Sa’adah et al., 2020)"},"properties":{"noteIndex":0},"schema":"https://github.com/citation-style-language/schema/raw/master/csl-citation.json"}</w:instrText>
      </w:r>
      <w:r w:rsidRPr="00C33232">
        <w:rPr>
          <w:rFonts w:ascii="Times New Roman" w:hAnsi="Times New Roman" w:cs="Times New Roman"/>
          <w:sz w:val="24"/>
          <w:szCs w:val="24"/>
        </w:rPr>
        <w:fldChar w:fldCharType="separate"/>
      </w:r>
      <w:r w:rsidRPr="00C33232">
        <w:rPr>
          <w:rFonts w:ascii="Times New Roman" w:hAnsi="Times New Roman" w:cs="Times New Roman"/>
          <w:noProof/>
          <w:sz w:val="24"/>
          <w:szCs w:val="24"/>
        </w:rPr>
        <w:t>(Sa’adah et al., 2020)</w:t>
      </w:r>
      <w:r w:rsidRPr="00C33232">
        <w:rPr>
          <w:rFonts w:ascii="Times New Roman" w:hAnsi="Times New Roman" w:cs="Times New Roman"/>
          <w:sz w:val="24"/>
          <w:szCs w:val="24"/>
        </w:rPr>
        <w:fldChar w:fldCharType="end"/>
      </w:r>
      <w:r w:rsidRPr="00C33232">
        <w:rPr>
          <w:rFonts w:ascii="Times New Roman" w:hAnsi="Times New Roman" w:cs="Times New Roman"/>
          <w:sz w:val="24"/>
          <w:szCs w:val="24"/>
        </w:rPr>
        <w:t>. Lingkungan kerja yang baik akan mendorong perusahaan untuk memberikan semangat kerja bagi karyawan sehingga dapat mempengaruhi kepuasan kerja karyawan.</w:t>
      </w:r>
    </w:p>
    <w:p w14:paraId="73262D44" w14:textId="505EF7E3" w:rsidR="00E202D1" w:rsidRPr="00C33232" w:rsidRDefault="00D62639" w:rsidP="009D22AB">
      <w:pPr>
        <w:pStyle w:val="NoSpacing"/>
        <w:ind w:firstLine="720"/>
        <w:jc w:val="both"/>
        <w:rPr>
          <w:rFonts w:ascii="Times New Roman" w:hAnsi="Times New Roman" w:cs="Times New Roman"/>
          <w:sz w:val="18"/>
          <w:szCs w:val="18"/>
        </w:rPr>
      </w:pPr>
      <w:r w:rsidRPr="00C33232">
        <w:rPr>
          <w:rFonts w:ascii="Times New Roman" w:hAnsi="Times New Roman" w:cs="Times New Roman"/>
          <w:sz w:val="24"/>
          <w:szCs w:val="24"/>
        </w:rPr>
        <w:t xml:space="preserve">CV. Kurnia Meubel kota Sukabumi ini merupakan perusahaan yang bergerak di bidang Desain dan Pengadaan Interior. Yang mana menawarkan produk dan jasa dari mulai desain konsep, produksi </w:t>
      </w:r>
      <w:r w:rsidRPr="00C33232">
        <w:rPr>
          <w:rFonts w:ascii="Times New Roman" w:hAnsi="Times New Roman" w:cs="Times New Roman"/>
          <w:i/>
          <w:iCs/>
          <w:sz w:val="24"/>
          <w:szCs w:val="24"/>
        </w:rPr>
        <w:t>furniture</w:t>
      </w:r>
      <w:r w:rsidRPr="00C33232">
        <w:rPr>
          <w:rFonts w:ascii="Times New Roman" w:hAnsi="Times New Roman" w:cs="Times New Roman"/>
          <w:sz w:val="24"/>
          <w:szCs w:val="24"/>
        </w:rPr>
        <w:t xml:space="preserve">, </w:t>
      </w:r>
      <w:r w:rsidRPr="00C33232">
        <w:rPr>
          <w:rFonts w:ascii="Times New Roman" w:hAnsi="Times New Roman" w:cs="Times New Roman"/>
          <w:i/>
          <w:iCs/>
          <w:sz w:val="24"/>
          <w:szCs w:val="24"/>
        </w:rPr>
        <w:t>service furniture</w:t>
      </w:r>
      <w:r w:rsidRPr="00C33232">
        <w:rPr>
          <w:rFonts w:ascii="Times New Roman" w:hAnsi="Times New Roman" w:cs="Times New Roman"/>
          <w:sz w:val="24"/>
          <w:szCs w:val="24"/>
        </w:rPr>
        <w:t>, hingga men-supply segala kebutuhan interior untuk pengadaan. CV. Kurnia Meubel berlokasi di Jl. Selajambe No.8 RT.022/008 Desa Selajambe Kecamatan Cisaat Kabupaten Sukabumi, dan memiliki No Izin SIUP 503.17/408-1847/10-22/PK.HERR-DPMPTSP/2017.</w:t>
      </w:r>
    </w:p>
    <w:p w14:paraId="20E504C7" w14:textId="77777777" w:rsidR="00C33232" w:rsidRDefault="00D62639" w:rsidP="009D22AB">
      <w:pPr>
        <w:pStyle w:val="NoSpacing"/>
        <w:ind w:firstLine="720"/>
        <w:jc w:val="both"/>
        <w:rPr>
          <w:rFonts w:ascii="Times New Roman" w:hAnsi="Times New Roman" w:cs="Times New Roman"/>
          <w:sz w:val="24"/>
          <w:szCs w:val="24"/>
        </w:rPr>
      </w:pPr>
      <w:r w:rsidRPr="00C33232">
        <w:rPr>
          <w:rFonts w:ascii="Times New Roman" w:hAnsi="Times New Roman" w:cs="Times New Roman"/>
          <w:sz w:val="24"/>
          <w:szCs w:val="24"/>
        </w:rPr>
        <w:t xml:space="preserve">Berdasarkan hasil </w:t>
      </w:r>
      <w:r w:rsidR="00E202D1" w:rsidRPr="00C33232">
        <w:rPr>
          <w:rFonts w:ascii="Times New Roman" w:hAnsi="Times New Roman" w:cs="Times New Roman"/>
          <w:sz w:val="24"/>
          <w:szCs w:val="24"/>
        </w:rPr>
        <w:t>prakuesioner diatas</w:t>
      </w:r>
      <w:r w:rsidRPr="00C33232">
        <w:rPr>
          <w:rFonts w:ascii="Times New Roman" w:hAnsi="Times New Roman" w:cs="Times New Roman"/>
          <w:sz w:val="24"/>
          <w:szCs w:val="24"/>
        </w:rPr>
        <w:t xml:space="preserve"> </w:t>
      </w:r>
      <w:r w:rsidR="00036FE5" w:rsidRPr="00C33232">
        <w:rPr>
          <w:rFonts w:ascii="Times New Roman" w:hAnsi="Times New Roman" w:cs="Times New Roman"/>
          <w:sz w:val="24"/>
          <w:szCs w:val="24"/>
        </w:rPr>
        <w:t>terhadap karyawan CV. Kurnia Meubel Kota Sukabumi ditemukan adanya permasalahan pada kepuasan kerja karyawan</w:t>
      </w:r>
      <w:r w:rsidR="00845222" w:rsidRPr="00C33232">
        <w:rPr>
          <w:rFonts w:ascii="Times New Roman" w:hAnsi="Times New Roman" w:cs="Times New Roman"/>
          <w:sz w:val="24"/>
          <w:szCs w:val="24"/>
        </w:rPr>
        <w:t xml:space="preserve"> yaitu bahwa adanya permasalahan  karyawan terletak pada pernyataan</w:t>
      </w:r>
      <w:r w:rsidR="00A87A10" w:rsidRPr="00C33232">
        <w:rPr>
          <w:rFonts w:ascii="Times New Roman" w:hAnsi="Times New Roman" w:cs="Times New Roman"/>
          <w:sz w:val="24"/>
          <w:szCs w:val="24"/>
        </w:rPr>
        <w:t xml:space="preserve"> </w:t>
      </w:r>
      <w:r w:rsidR="00845222" w:rsidRPr="00C33232">
        <w:rPr>
          <w:rFonts w:ascii="Times New Roman" w:hAnsi="Times New Roman" w:cs="Times New Roman"/>
          <w:sz w:val="24"/>
          <w:szCs w:val="24"/>
        </w:rPr>
        <w:t>adanya ketidakpuasan karyawan terhadap pelayanan yang diberikan oleh pimpinann/atasan.</w:t>
      </w:r>
      <w:r w:rsidR="002443D9" w:rsidRPr="00C33232">
        <w:rPr>
          <w:rFonts w:ascii="Times New Roman" w:hAnsi="Times New Roman" w:cs="Times New Roman"/>
          <w:sz w:val="24"/>
          <w:szCs w:val="24"/>
        </w:rPr>
        <w:t xml:space="preserve"> </w:t>
      </w:r>
      <w:r w:rsidR="00845222" w:rsidRPr="00C33232">
        <w:rPr>
          <w:rFonts w:ascii="Times New Roman" w:hAnsi="Times New Roman" w:cs="Times New Roman"/>
          <w:sz w:val="24"/>
          <w:szCs w:val="24"/>
        </w:rPr>
        <w:t>Hasil tersebut terlihat pada persepsi karyawan terhadap pelayanan yang dimana karyawan merasa kurang diperhatikan oleh atasan. Adapun penyebab lainnya disebabkan oleh lingkungan kerja terhadap lingkungan kerja non fisik yang dimana karyawan memiliki hubungan kurang baik dengan atasan.</w:t>
      </w:r>
    </w:p>
    <w:p w14:paraId="6D2902FB" w14:textId="77777777" w:rsidR="00C33232" w:rsidRDefault="001F69FF" w:rsidP="009D22AB">
      <w:pPr>
        <w:pStyle w:val="NoSpacing"/>
        <w:ind w:firstLine="720"/>
        <w:jc w:val="both"/>
        <w:rPr>
          <w:rFonts w:ascii="Times New Roman" w:hAnsi="Times New Roman" w:cs="Times New Roman"/>
          <w:sz w:val="24"/>
          <w:szCs w:val="24"/>
        </w:rPr>
      </w:pPr>
      <w:r w:rsidRPr="00C33232">
        <w:rPr>
          <w:rFonts w:ascii="Times New Roman" w:hAnsi="Times New Roman" w:cs="Times New Roman"/>
          <w:sz w:val="24"/>
          <w:szCs w:val="24"/>
        </w:rPr>
        <w:t xml:space="preserve">Kepuasan kerja karyawan “adalah tentang perasaan senang atau tidak senang yang dirasakan karyawan terhadap berbagai aspek pekerjaannya. Jika seorang karyawan mendapatkan kepuasan kerja yang tinggi maka karyawan tersebut akan menunjukkan produktivitas kerja yang baik, sebaliknya karyawan yang mendapatkan kepuasan kerja yang rendah maka karyawan tersebut akan menunjukkan produktivitas yang tidak baik pada perusahaannya” </w:t>
      </w:r>
      <w:r w:rsidRPr="00C33232">
        <w:rPr>
          <w:rFonts w:ascii="Times New Roman" w:hAnsi="Times New Roman" w:cs="Times New Roman"/>
          <w:sz w:val="24"/>
          <w:szCs w:val="24"/>
        </w:rPr>
        <w:fldChar w:fldCharType="begin" w:fldLock="1"/>
      </w:r>
      <w:r w:rsidRPr="00C33232">
        <w:rPr>
          <w:rFonts w:ascii="Times New Roman" w:hAnsi="Times New Roman" w:cs="Times New Roman"/>
          <w:sz w:val="24"/>
          <w:szCs w:val="24"/>
        </w:rPr>
        <w:instrText>ADDIN CSL_CITATION {"citationItems":[{"id":"ITEM-1","itemData":{"abstract":"The purpose of this study is to determine the effect of job satisfaction, organizational commitment, and work motivation of organizational citizenship behavior in LPD Tanjung Benoa. The population in this research is all employees in LPD Tanjung Benoa which amounted to 32 people. The sample used in this study is the entire population of 32 people with the participation of leaders. By the method of determining saturated sampling is the technique of determining the sample when all members of the population used as a sample. This research uses multiple linear regression analysis to test the effect of job satisfaction, organizational commitment and work motivation to OCB in LPD Tanjung Benoa. The results showed that job satisfaction, organizational commitment and work motivation had a positive and significant effect on OCB employees in LPD Tanjung Benoa. That is, the higher job satisfaction, organizational commitment and work motivation owned by employees, it will increase the OCB LPD employees Tanjung Benoa","author":[{"dropping-particle":"","family":"Adi","given":"I Putu","non-dropping-particle":"","parse-names":false,"suffix":""},{"dropping-particle":"","family":"Putra","given":"Kususma","non-dropping-particle":"","parse-names":false,"suffix":""},{"dropping-particle":"","family":"Sudibya","given":"I Gede Adnyana","non-dropping-particle":"","parse-names":false,"suffix":""}],"container-title":"E-Jurnal Manajemen Unud","id":"ITEM-1","issue":"8","issued":{"date-parts":[["2018"]]},"page":"4467","title":"PENGARUH KEPUASAN KERJA, KOMITMEN ORGANISASIONAL DAN MOTIVASI KERJA TERHADAP ORGANIZATIONAL CITIZENSHIP BEHAVIOR","type":"article-journal","volume":"7"},"uris":["http://www.mendeley.com/documents/?uuid=efc2ae6c-1c0a-4f96-b63e-ad817d0b3fcb"]}],"mendeley":{"formattedCitation":"(Adi et al., 2018)","plainTextFormattedCitation":"(Adi et al., 2018)","previouslyFormattedCitation":"(Adi et al., 2018)"},"properties":{"noteIndex":0},"schema":"https://github.com/citation-style-language/schema/raw/master/csl-citation.json"}</w:instrText>
      </w:r>
      <w:r w:rsidRPr="00C33232">
        <w:rPr>
          <w:rFonts w:ascii="Times New Roman" w:hAnsi="Times New Roman" w:cs="Times New Roman"/>
          <w:sz w:val="24"/>
          <w:szCs w:val="24"/>
        </w:rPr>
        <w:fldChar w:fldCharType="separate"/>
      </w:r>
      <w:r w:rsidRPr="00C33232">
        <w:rPr>
          <w:rFonts w:ascii="Times New Roman" w:hAnsi="Times New Roman" w:cs="Times New Roman"/>
          <w:noProof/>
          <w:sz w:val="24"/>
          <w:szCs w:val="24"/>
        </w:rPr>
        <w:t>(Adi et al., 2018)</w:t>
      </w:r>
      <w:r w:rsidRPr="00C33232">
        <w:rPr>
          <w:rFonts w:ascii="Times New Roman" w:hAnsi="Times New Roman" w:cs="Times New Roman"/>
          <w:sz w:val="24"/>
          <w:szCs w:val="24"/>
        </w:rPr>
        <w:fldChar w:fldCharType="end"/>
      </w:r>
      <w:r w:rsidRPr="00C33232">
        <w:rPr>
          <w:rFonts w:ascii="Times New Roman" w:hAnsi="Times New Roman" w:cs="Times New Roman"/>
          <w:sz w:val="24"/>
          <w:szCs w:val="24"/>
        </w:rPr>
        <w:t>.</w:t>
      </w:r>
      <w:r w:rsidR="0043682D" w:rsidRPr="00C33232">
        <w:rPr>
          <w:rFonts w:ascii="Times New Roman" w:hAnsi="Times New Roman" w:cs="Times New Roman"/>
          <w:sz w:val="24"/>
          <w:szCs w:val="24"/>
        </w:rPr>
        <w:t xml:space="preserve"> Kepuasan kerja memiliki peran paling penting diantara kepuasan kerja karyawan kontak. Karena status yang berbeda akan menimbulkan kewajiban dan hak yang berbeda pula sehingga bisa berdampak kepada penurunan atau ketidakpuasan kerja pada karyawan </w:t>
      </w:r>
      <w:r w:rsidR="0043682D" w:rsidRPr="00C33232">
        <w:rPr>
          <w:rFonts w:ascii="Times New Roman" w:hAnsi="Times New Roman" w:cs="Times New Roman"/>
          <w:sz w:val="24"/>
          <w:szCs w:val="24"/>
        </w:rPr>
        <w:fldChar w:fldCharType="begin" w:fldLock="1"/>
      </w:r>
      <w:r w:rsidR="0043682D" w:rsidRPr="00C33232">
        <w:rPr>
          <w:rFonts w:ascii="Times New Roman" w:hAnsi="Times New Roman" w:cs="Times New Roman"/>
          <w:sz w:val="24"/>
          <w:szCs w:val="24"/>
        </w:rPr>
        <w:instrText>ADDIN CSL_CITATION {"citationItems":[{"id":"ITEM-1","itemData":{"DOI":"10.31539/jomb.v2i2.695","ISSN":"2656-8918","abstract":"Tujuan dari penelitian ini adalah untuk mengukur peran job insecurity dan job satisfaction terhadap komitmen organisasi karyawan pada PT. Doosan Jaya 3 Kabupaten Sukabumi. Metode yang digunakan dalam penelitian ini adalah metode deskriptif dan asosiatif. Pengambilan sampel dalam penelitian ini menggunakan simple random sampling yang termasuk dalam propotional sampling dengan menyebarkan 100 kuesioner kepada karyawan bagian produksi PT. Doosan Jaya 3 di Kabupaten Sukabumi. Hasil penelitian ini menunjukkan bahwa uji simultan job insecurity dan job satisfaction memperoleh signifikansi sebesar 0,000 (&lt;0,05) dan nilai Fhitung sebesar 251,457 (&gt;Ftabel = 2,36). Simpulan, job insecurity dan job satisfaction berpengaruh positif dan signifikan terhadap komitmen organisasi. Kata Kunci: Job Insecurity, Job Satisfaction, Komitmen Organisasi","author":[{"dropping-particle":"","family":"Z., Faizal Mulia, Nurleni","given":"Siti","non-dropping-particle":"","parse-names":false,"suffix":""},{"dropping-particle":"","family":"Sunarya","given":"Erry","non-dropping-particle":"","parse-names":false,"suffix":""}],"container-title":"Journal of Management and Bussines (JOMB)","id":"ITEM-1","issue":"2","issued":{"date-parts":[["2020"]]},"page":"228","title":"Peran Job Insecurity dan Job Satisfaction terhadap Komitmen Organisasi","type":"article-journal","volume":"2"},"uris":["http://www.mendeley.com/documents/?uuid=7939f2c6-55a9-4aaf-b6ed-1da08f90f786"]}],"mendeley":{"formattedCitation":"(Z., Faizal Mulia, Nurleni &amp; Sunarya, 2020)","plainTextFormattedCitation":"(Z., Faizal Mulia, Nurleni &amp; Sunarya, 2020)"},"properties":{"noteIndex":0},"schema":"https://github.com/citation-style-language/schema/raw/master/csl-citation.json"}</w:instrText>
      </w:r>
      <w:r w:rsidR="0043682D" w:rsidRPr="00C33232">
        <w:rPr>
          <w:rFonts w:ascii="Times New Roman" w:hAnsi="Times New Roman" w:cs="Times New Roman"/>
          <w:sz w:val="24"/>
          <w:szCs w:val="24"/>
        </w:rPr>
        <w:fldChar w:fldCharType="separate"/>
      </w:r>
      <w:r w:rsidR="0043682D" w:rsidRPr="00C33232">
        <w:rPr>
          <w:rFonts w:ascii="Times New Roman" w:hAnsi="Times New Roman" w:cs="Times New Roman"/>
          <w:noProof/>
          <w:sz w:val="24"/>
          <w:szCs w:val="24"/>
        </w:rPr>
        <w:t>(Z., Faizal Mulia, Nurleni &amp; Sunarya, 2020)</w:t>
      </w:r>
      <w:r w:rsidR="0043682D" w:rsidRPr="00C33232">
        <w:rPr>
          <w:rFonts w:ascii="Times New Roman" w:hAnsi="Times New Roman" w:cs="Times New Roman"/>
          <w:sz w:val="24"/>
          <w:szCs w:val="24"/>
        </w:rPr>
        <w:fldChar w:fldCharType="end"/>
      </w:r>
      <w:r w:rsidR="0043682D" w:rsidRPr="00C33232">
        <w:rPr>
          <w:rFonts w:ascii="Times New Roman" w:hAnsi="Times New Roman" w:cs="Times New Roman"/>
          <w:sz w:val="24"/>
          <w:szCs w:val="24"/>
        </w:rPr>
        <w:t>.</w:t>
      </w:r>
      <w:r w:rsidR="00C33232">
        <w:rPr>
          <w:rFonts w:ascii="Times New Roman" w:hAnsi="Times New Roman" w:cs="Times New Roman"/>
          <w:sz w:val="24"/>
          <w:szCs w:val="24"/>
        </w:rPr>
        <w:t xml:space="preserve"> </w:t>
      </w:r>
      <w:r w:rsidRPr="00C33232">
        <w:rPr>
          <w:rFonts w:ascii="Times New Roman" w:hAnsi="Times New Roman" w:cs="Times New Roman"/>
          <w:sz w:val="24"/>
          <w:szCs w:val="24"/>
        </w:rPr>
        <w:t xml:space="preserve">Dimensi kepuasan kerja menurut </w:t>
      </w:r>
      <w:r w:rsidRPr="00C33232">
        <w:rPr>
          <w:rFonts w:ascii="Times New Roman" w:hAnsi="Times New Roman" w:cs="Times New Roman"/>
          <w:sz w:val="24"/>
          <w:szCs w:val="24"/>
        </w:rPr>
        <w:fldChar w:fldCharType="begin" w:fldLock="1"/>
      </w:r>
      <w:r w:rsidRPr="00C33232">
        <w:rPr>
          <w:rFonts w:ascii="Times New Roman" w:hAnsi="Times New Roman" w:cs="Times New Roman"/>
          <w:sz w:val="24"/>
          <w:szCs w:val="24"/>
        </w:rPr>
        <w:instrText>ADDIN CSL_CITATION {"citationItems":[{"id":"ITEM-1","itemData":{"abstract":"—Penelitian ini bertujuan untuk mengetahui pengaruh motivasi kerja terhadap kinerj karyawan melalui kepuasan kerja sebagai variabel mediasi pada karyawan PT. Borwita Citra Prima Surabaya. Metode penelitian yang digunakan adalah metode kuantitatif, dengan teknik pengambilan sampel berdasarkan teknik Slovin. Populasi adalah 150 karyawan tetap dan data yang valid untuk dijadikan sampel sebanyak 63. Teknik analisis data menggunakan Partial Least Square (PLS). Hasil penelitian didapatkan bahwa (1) motivasi kerja berpengaruh positif terhadap kinerja karyawan, (2) motivasi kerja berpengaruh positif terhadap kepuasan kerja karyawan, (3) kepuasan kerja berpengaruh positif terhadap kinerja karyawan, dan (4) kepuasan kerja berperan sebagai variabel mediasi antara motivasi kerja terhadap kinerja karyawan. Kata","author":[{"dropping-particle":"","family":"Lidia Lusri","given":"Hotlan Siagian","non-dropping-particle":"","parse-names":false,"suffix":""}],"container-title":"Agora","id":"ITEM-1","issue":"1","issued":{"date-parts":[["2017"]]},"page":"4","title":"Pengaruh Motivasi Kerja Terhadap Kinerja Karyawan Melalui Kepuasan Kerja Sebagai Variabel Mediasi Pada Karyawan Pt . Borwita Citra Prima Surabaya","type":"article-journal","volume":"5"},"uris":["http://www.mendeley.com/documents/?uuid=051d2cc5-af85-461e-9ee2-bd6808cfcdf4"]}],"mendeley":{"formattedCitation":"(Lidia Lusri, 2017)","plainTextFormattedCitation":"(Lidia Lusri, 2017)","previouslyFormattedCitation":"(Lidia Lusri, 2017)"},"properties":{"noteIndex":0},"schema":"https://github.com/citation-style-language/schema/raw/master/csl-citation.json"}</w:instrText>
      </w:r>
      <w:r w:rsidRPr="00C33232">
        <w:rPr>
          <w:rFonts w:ascii="Times New Roman" w:hAnsi="Times New Roman" w:cs="Times New Roman"/>
          <w:sz w:val="24"/>
          <w:szCs w:val="24"/>
        </w:rPr>
        <w:fldChar w:fldCharType="separate"/>
      </w:r>
      <w:r w:rsidRPr="00C33232">
        <w:rPr>
          <w:rFonts w:ascii="Times New Roman" w:hAnsi="Times New Roman" w:cs="Times New Roman"/>
          <w:noProof/>
          <w:sz w:val="24"/>
          <w:szCs w:val="24"/>
        </w:rPr>
        <w:t>(Lidia Lusri, 2017)</w:t>
      </w:r>
      <w:r w:rsidRPr="00C33232">
        <w:rPr>
          <w:rFonts w:ascii="Times New Roman" w:hAnsi="Times New Roman" w:cs="Times New Roman"/>
          <w:sz w:val="24"/>
          <w:szCs w:val="24"/>
        </w:rPr>
        <w:fldChar w:fldCharType="end"/>
      </w:r>
      <w:r w:rsidRPr="00C33232">
        <w:rPr>
          <w:rFonts w:ascii="Times New Roman" w:hAnsi="Times New Roman" w:cs="Times New Roman"/>
          <w:sz w:val="24"/>
          <w:szCs w:val="24"/>
        </w:rPr>
        <w:t xml:space="preserve"> diantaranya adalah faktor psikologis, faktor social, faktor fisik dan faktor finansial.</w:t>
      </w:r>
    </w:p>
    <w:p w14:paraId="61BB67F2" w14:textId="77777777" w:rsidR="00C33232" w:rsidRDefault="001D070A" w:rsidP="009D22AB">
      <w:pPr>
        <w:pStyle w:val="NoSpacing"/>
        <w:ind w:firstLine="720"/>
        <w:jc w:val="both"/>
        <w:rPr>
          <w:rFonts w:ascii="Times New Roman" w:hAnsi="Times New Roman" w:cs="Times New Roman"/>
          <w:sz w:val="24"/>
          <w:szCs w:val="24"/>
        </w:rPr>
      </w:pPr>
      <w:r w:rsidRPr="00C33232">
        <w:rPr>
          <w:rFonts w:ascii="Times New Roman" w:hAnsi="Times New Roman" w:cs="Times New Roman"/>
          <w:sz w:val="24"/>
          <w:szCs w:val="24"/>
        </w:rPr>
        <w:t>Persepsi merupakan kegiatan memahami informasi lewat perasa, pende</w:t>
      </w:r>
      <w:r w:rsidR="00792474" w:rsidRPr="00C33232">
        <w:rPr>
          <w:rFonts w:ascii="Times New Roman" w:hAnsi="Times New Roman" w:cs="Times New Roman"/>
          <w:sz w:val="24"/>
          <w:szCs w:val="24"/>
        </w:rPr>
        <w:t>ss</w:t>
      </w:r>
      <w:r w:rsidRPr="00C33232">
        <w:rPr>
          <w:rFonts w:ascii="Times New Roman" w:hAnsi="Times New Roman" w:cs="Times New Roman"/>
          <w:sz w:val="24"/>
          <w:szCs w:val="24"/>
        </w:rPr>
        <w:t xml:space="preserve">ngaran, penciuman dan penglihatan. Persepsi karyawan memiliki perbedaan melihat dari sisi penginderaan. Ada karyawan yang memiliki persepsi positif adapula yang memiliki persepsi negatif yang akan berpengaruh kepada karyawan yang nyata </w:t>
      </w:r>
      <w:r w:rsidRPr="00C33232">
        <w:rPr>
          <w:rFonts w:ascii="Times New Roman" w:hAnsi="Times New Roman" w:cs="Times New Roman"/>
          <w:sz w:val="24"/>
          <w:szCs w:val="24"/>
        </w:rPr>
        <w:fldChar w:fldCharType="begin" w:fldLock="1"/>
      </w:r>
      <w:r w:rsidRPr="00C33232">
        <w:rPr>
          <w:rFonts w:ascii="Times New Roman" w:hAnsi="Times New Roman" w:cs="Times New Roman"/>
          <w:sz w:val="24"/>
          <w:szCs w:val="24"/>
        </w:rPr>
        <w:instrText>ADDIN CSL_CITATION {"citationItems":[{"id":"ITEM-1","itemData":{"abstract":"This research aimed to find out the public perception of the use of financial technology (Fintech). The informant in this research is the citizen of Medan as a user fintech or not. Data collection techniques by using in-depth interviews to 10 informants with different ages and professions background. The analysis technique by using descriptive qualitative method that is useful to provide facts and data. The result shows that public perception toward the use of financial technology (fintech) includes attitude, interest, understanding, motivation, and expectation. Where attitude of society towards the use of fintech, providing support to the progress of financial technology innovation in Indonesia is very helpful for the community, while the public interest to use fintech has been proven from interviews 9 out of 10 respondents have been interested by using it. The society has understood the benefits and usage of fintech because using fintech is more efficient and effective than other financial services so that people are motivated to use fintech. The society hope to the organizers of fintech in order to provide socialization to the public and practicality in using the service, so that people who lack understanding of technology can use it easily.","author":[{"dropping-particle":"","family":"Rahma","given":"tri inda fadhila","non-dropping-particle":"","parse-names":false,"suffix":""}],"container-title":"At-Tawassuth","id":"ITEM-1","issue":"1","issued":{"date-parts":[["2018"]]},"page":"646","title":"persepsi masyarakat kota medam terhadap penggunaan financial technologi (fintech)","type":"article-journal","volume":"3"},"uris":["http://www.mendeley.com/documents/?uuid=92493271-1dea-4d51-8461-f041128d126e"]}],"mendeley":{"formattedCitation":"(Rahma, 2018)","plainTextFormattedCitation":"(Rahma, 2018)","previouslyFormattedCitation":"(Rahma, 2018)"},"properties":{"noteIndex":0},"schema":"https://github.com/citation-style-language/schema/raw/master/csl-citation.json"}</w:instrText>
      </w:r>
      <w:r w:rsidRPr="00C33232">
        <w:rPr>
          <w:rFonts w:ascii="Times New Roman" w:hAnsi="Times New Roman" w:cs="Times New Roman"/>
          <w:sz w:val="24"/>
          <w:szCs w:val="24"/>
        </w:rPr>
        <w:fldChar w:fldCharType="separate"/>
      </w:r>
      <w:r w:rsidRPr="00C33232">
        <w:rPr>
          <w:rFonts w:ascii="Times New Roman" w:hAnsi="Times New Roman" w:cs="Times New Roman"/>
          <w:noProof/>
          <w:sz w:val="24"/>
          <w:szCs w:val="24"/>
        </w:rPr>
        <w:t>(Rahma, 2018)</w:t>
      </w:r>
      <w:r w:rsidRPr="00C33232">
        <w:rPr>
          <w:rFonts w:ascii="Times New Roman" w:hAnsi="Times New Roman" w:cs="Times New Roman"/>
          <w:sz w:val="24"/>
          <w:szCs w:val="24"/>
        </w:rPr>
        <w:fldChar w:fldCharType="end"/>
      </w:r>
      <w:r w:rsidRPr="00C33232">
        <w:rPr>
          <w:rFonts w:ascii="Times New Roman" w:hAnsi="Times New Roman" w:cs="Times New Roman"/>
          <w:sz w:val="24"/>
          <w:szCs w:val="24"/>
        </w:rPr>
        <w:t xml:space="preserve">. Persepsi merupakan “penafsiran yang ditangkap individu melalui proses menerima dan mengorganisasikan informasi yang diaplikasikan dalam bersikap dan bertingkah laku. Persepsi yang dimiliki seseorang terhadap sesuatu tidak terjadi dengan begitu saja. Ada rangkaian proses yang harus dilalui oleh individu tersebut” </w:t>
      </w:r>
      <w:r w:rsidRPr="00C33232">
        <w:rPr>
          <w:rFonts w:ascii="Times New Roman" w:hAnsi="Times New Roman" w:cs="Times New Roman"/>
          <w:sz w:val="24"/>
          <w:szCs w:val="24"/>
        </w:rPr>
        <w:fldChar w:fldCharType="begin" w:fldLock="1"/>
      </w:r>
      <w:r w:rsidRPr="00C33232">
        <w:rPr>
          <w:rFonts w:ascii="Times New Roman" w:hAnsi="Times New Roman" w:cs="Times New Roman"/>
          <w:sz w:val="24"/>
          <w:szCs w:val="24"/>
        </w:rPr>
        <w:instrText>ADDIN CSL_CITATION {"citationItems":[{"id":"ITEM-1","itemData":{"abstract":"Secara umum penelitian ini bertujuan untuk memperoleh data mengenai Persepsi Orang Tua tentang Pendidikan Seks untuk Anak Usia Dini di KB &amp; TK Bunga Bangsa Islamic School, Jl. Kh. Agus Salim Nomor 206, Kelurahan Margahayu, Kecamatan Bekasi Timur, Kota Bekasi, Propinsi Jawa Barat.. Metode yang digunakan dalam penelitian ini adalah deskriptif dengan menggunakan teknik survey. Responden penelitian yaitu orang tua murid KB &amp; TK Bunga Bangsa Islamic School sebanyak 50 Orang Tua dari Kelompok Bermain, Kelompok A dan B. Instrumen yang digunakan untuk mengumpulkan data adalah kuisioner (angket) dan pedoman wawancara. Hasil penelitian ini menunjukan persepsi orang tua tentang pendidikan seks untuk anak usia dini di KB &amp; TK Bunga Bangsa Islamic School masih terlalu sempit. Walau pun kesadaran akan pentingnya pendidikan seks ini sudah tinggi yaitu 67,36%. Orang tua sudah memiliki pengetahuan tentang tujuan pendidikan seks untuk anak usia dini dengan prosentase sebesar 76,4%, akan tetapi belum memeilki pemahaman yang baik tentang cara memberikan pendidikan seks. Hal itu mempengaruhi pelaksanaan pendidikan seks di rumah. Salah satu kurangnya pengetahuan orang tua mengenai pendidikan seks yaitu mengetahui tahapan psikoseksual anak. Oleh karena itu, masih banyak orang tua yang belum memahami metode apa yang sesuai dengan usia perkembangan anak – anak. Tetapi secara umum para orang tua melakukan metode pengawasan dan ketauladanan. Hal yang menarik yang ditemukan dalam penelitian ini adalah kurang berimbangnya kesadaran orang tua dengan usaha untuk mencurahkan kesadaran tersebut. Kata","author":[{"dropping-particle":"","family":"Nadar","given":"Wahyuni","non-dropping-particle":"","parse-names":false,"suffix":""}],"container-title":"Pendidikan Anak Usia Dini","id":"ITEM-1","issue":"2","issued":{"date-parts":[["2017"]]},"page":"80","title":"Persepsi Orang Tua Mengenai Pendidikan Seks Untuk Anak Usia Dini","type":"article-journal","volume":"1"},"uris":["http://www.mendeley.com/documents/?uuid=ec4ebe2d-4b25-4419-b93a-995eb0a5d638"]}],"mendeley":{"formattedCitation":"(Nadar, 2017)","plainTextFormattedCitation":"(Nadar, 2017)","previouslyFormattedCitation":"(Nadar, 2017)"},"properties":{"noteIndex":0},"schema":"https://github.com/citation-style-language/schema/raw/master/csl-citation.json"}</w:instrText>
      </w:r>
      <w:r w:rsidRPr="00C33232">
        <w:rPr>
          <w:rFonts w:ascii="Times New Roman" w:hAnsi="Times New Roman" w:cs="Times New Roman"/>
          <w:sz w:val="24"/>
          <w:szCs w:val="24"/>
        </w:rPr>
        <w:fldChar w:fldCharType="separate"/>
      </w:r>
      <w:r w:rsidRPr="00C33232">
        <w:rPr>
          <w:rFonts w:ascii="Times New Roman" w:hAnsi="Times New Roman" w:cs="Times New Roman"/>
          <w:noProof/>
          <w:sz w:val="24"/>
          <w:szCs w:val="24"/>
        </w:rPr>
        <w:t>(Nadar, 2017)</w:t>
      </w:r>
      <w:r w:rsidRPr="00C33232">
        <w:rPr>
          <w:rFonts w:ascii="Times New Roman" w:hAnsi="Times New Roman" w:cs="Times New Roman"/>
          <w:sz w:val="24"/>
          <w:szCs w:val="24"/>
        </w:rPr>
        <w:fldChar w:fldCharType="end"/>
      </w:r>
      <w:r w:rsidRPr="00C33232">
        <w:rPr>
          <w:rFonts w:ascii="Times New Roman" w:hAnsi="Times New Roman" w:cs="Times New Roman"/>
          <w:sz w:val="24"/>
          <w:szCs w:val="24"/>
        </w:rPr>
        <w:t>.</w:t>
      </w:r>
    </w:p>
    <w:p w14:paraId="5DBF27BC" w14:textId="77777777" w:rsidR="00C33232" w:rsidRDefault="001D070A" w:rsidP="009D22AB">
      <w:pPr>
        <w:pStyle w:val="NoSpacing"/>
        <w:ind w:firstLine="720"/>
        <w:jc w:val="both"/>
        <w:rPr>
          <w:rFonts w:ascii="Times New Roman" w:hAnsi="Times New Roman" w:cs="Times New Roman"/>
          <w:sz w:val="24"/>
          <w:szCs w:val="24"/>
        </w:rPr>
      </w:pPr>
      <w:r w:rsidRPr="00C33232">
        <w:rPr>
          <w:rFonts w:ascii="Times New Roman" w:hAnsi="Times New Roman" w:cs="Times New Roman"/>
          <w:sz w:val="24"/>
          <w:szCs w:val="24"/>
        </w:rPr>
        <w:t xml:space="preserve">Dari beberapa pengertian diatas, dapat disimpulkan bahwa persepsi karyawan merupakan sebuah pendapat yang secara bebas dapat karyawan </w:t>
      </w:r>
      <w:r w:rsidRPr="00C33232">
        <w:rPr>
          <w:rFonts w:ascii="Times New Roman" w:hAnsi="Times New Roman" w:cs="Times New Roman"/>
          <w:sz w:val="24"/>
          <w:szCs w:val="24"/>
        </w:rPr>
        <w:lastRenderedPageBreak/>
        <w:t>kemukakan dari segala sesuatu yang mereka lihat dan mereka rasakan di tempat kerja atau disebuah perusahaan. Persepsi hakikatnya proses penilaian individu terhadap suatu objek.</w:t>
      </w:r>
      <w:r w:rsidR="00C33232">
        <w:rPr>
          <w:rFonts w:ascii="Times New Roman" w:hAnsi="Times New Roman" w:cs="Times New Roman"/>
          <w:sz w:val="24"/>
          <w:szCs w:val="24"/>
        </w:rPr>
        <w:t xml:space="preserve"> </w:t>
      </w:r>
      <w:r w:rsidRPr="00C33232">
        <w:rPr>
          <w:rFonts w:ascii="Times New Roman" w:hAnsi="Times New Roman" w:cs="Times New Roman"/>
          <w:sz w:val="24"/>
          <w:szCs w:val="24"/>
        </w:rPr>
        <w:t xml:space="preserve">Menurut </w:t>
      </w:r>
      <w:r w:rsidRPr="00C33232">
        <w:rPr>
          <w:rFonts w:ascii="Times New Roman" w:hAnsi="Times New Roman" w:cs="Times New Roman"/>
          <w:sz w:val="24"/>
          <w:szCs w:val="24"/>
        </w:rPr>
        <w:fldChar w:fldCharType="begin" w:fldLock="1"/>
      </w:r>
      <w:r w:rsidRPr="00C33232">
        <w:rPr>
          <w:rFonts w:ascii="Times New Roman" w:hAnsi="Times New Roman" w:cs="Times New Roman"/>
          <w:sz w:val="24"/>
          <w:szCs w:val="24"/>
        </w:rPr>
        <w:instrText>ADDIN CSL_CITATION {"citationItems":[{"id":"ITEM-1","itemData":{"abstract":"This research is causality research type and discusses the dimensions of Job Performance, which are Task Performance, Contextual Performance and Adaptive Performance. That dimensions are thought to affect customer trust in Surabaya. This research uses quota sampling method, with samples of 100 customers who lived in Surabaya and had used property agents services or conduct transactions through property agents. The result of this study indicates that all dimensions simultaneously have a significant impact to the trust of property agent consumers. But partially, Adaptive Performance has a positive and significant and interpersonal adaptation as the most influence indicator.","author":[{"dropping-particle":"","family":"Mulya","given":"Anne Chistanti","non-dropping-particle":"","parse-names":false,"suffix":""},{"dropping-particle":"","family":"Japarianto","given":"Dan Edwin","non-dropping-particle":"","parse-names":false,"suffix":""},{"dropping-particle":"","family":"Jurusan","given":"M M","non-dropping-particle":"","parse-names":false,"suffix":""},{"dropping-particle":"","family":"Pemasaran","given":"Manajemen","non-dropping-particle":"","parse-names":false,"suffix":""}],"container-title":"Jurnal Manajemen Pemasaran Petra","id":"ITEM-1","issue":"1","issued":{"date-parts":[["2014"]]},"page":"2","title":"Analisa Persepsi Pelanggan Terhadap Kinerja Agen Properti Dan Pengaruhnya Terhadap Kepercayaan Di Surabaya","type":"article-journal","volume":"2"},"uris":["http://www.mendeley.com/documents/?uuid=5c81a63c-83b1-4bc2-a6ef-7d34f913dd41"]}],"mendeley":{"formattedCitation":"(Mulya et al., 2014)","plainTextFormattedCitation":"(Mulya et al., 2014)","previouslyFormattedCitation":"(Mulya et al., 2014)"},"properties":{"noteIndex":0},"schema":"https://github.com/citation-style-language/schema/raw/master/csl-citation.json"}</w:instrText>
      </w:r>
      <w:r w:rsidRPr="00C33232">
        <w:rPr>
          <w:rFonts w:ascii="Times New Roman" w:hAnsi="Times New Roman" w:cs="Times New Roman"/>
          <w:sz w:val="24"/>
          <w:szCs w:val="24"/>
        </w:rPr>
        <w:fldChar w:fldCharType="separate"/>
      </w:r>
      <w:r w:rsidRPr="00C33232">
        <w:rPr>
          <w:rFonts w:ascii="Times New Roman" w:hAnsi="Times New Roman" w:cs="Times New Roman"/>
          <w:noProof/>
          <w:sz w:val="24"/>
          <w:szCs w:val="24"/>
        </w:rPr>
        <w:t>(Mulya et al., 2014)</w:t>
      </w:r>
      <w:r w:rsidRPr="00C33232">
        <w:rPr>
          <w:rFonts w:ascii="Times New Roman" w:hAnsi="Times New Roman" w:cs="Times New Roman"/>
          <w:sz w:val="24"/>
          <w:szCs w:val="24"/>
        </w:rPr>
        <w:fldChar w:fldCharType="end"/>
      </w:r>
      <w:r w:rsidRPr="00C33232">
        <w:rPr>
          <w:rFonts w:ascii="Times New Roman" w:hAnsi="Times New Roman" w:cs="Times New Roman"/>
          <w:sz w:val="24"/>
          <w:szCs w:val="24"/>
        </w:rPr>
        <w:t xml:space="preserve"> dimensi persepsi yaitu: kinerja, pelayanan, ketahanan, keandalan, karakteristik produk, kesesuaian dengan karakteristik dan hasil.</w:t>
      </w:r>
    </w:p>
    <w:p w14:paraId="34DE9A10" w14:textId="77777777" w:rsidR="00C33232" w:rsidRDefault="001D070A" w:rsidP="009D22AB">
      <w:pPr>
        <w:pStyle w:val="NoSpacing"/>
        <w:ind w:firstLine="720"/>
        <w:jc w:val="both"/>
        <w:rPr>
          <w:rFonts w:ascii="Times New Roman" w:hAnsi="Times New Roman" w:cs="Times New Roman"/>
          <w:sz w:val="24"/>
          <w:szCs w:val="24"/>
        </w:rPr>
      </w:pPr>
      <w:r w:rsidRPr="00C33232">
        <w:rPr>
          <w:rFonts w:ascii="Times New Roman" w:hAnsi="Times New Roman" w:cs="Times New Roman"/>
          <w:sz w:val="24"/>
          <w:szCs w:val="24"/>
        </w:rPr>
        <w:t xml:space="preserve">Lingkungan kerja merupakan “tempat yang secara langsung dihadapi setiap saat oleh para tenaga kerja dalam melakukan pekerjaannya, maka seharusnya para tenaga kerja akan merasa nyaman, dalam melakukan pekerjaannya. Apabila lingkungan disekitarnya memberikan kenyamanan dalam melakukan dan menyelesaikan pekerjaannya, tidak menutup kemungkinan hasil kinerja karyawan akan berkualitas dan selesai pada waktunya” </w:t>
      </w:r>
      <w:r w:rsidRPr="00C33232">
        <w:rPr>
          <w:rFonts w:ascii="Times New Roman" w:hAnsi="Times New Roman" w:cs="Times New Roman"/>
          <w:sz w:val="24"/>
          <w:szCs w:val="24"/>
        </w:rPr>
        <w:fldChar w:fldCharType="begin" w:fldLock="1"/>
      </w:r>
      <w:r w:rsidRPr="00C33232">
        <w:rPr>
          <w:rFonts w:ascii="Times New Roman" w:hAnsi="Times New Roman" w:cs="Times New Roman"/>
          <w:sz w:val="24"/>
          <w:szCs w:val="24"/>
        </w:rPr>
        <w:instrText>ADDIN CSL_CITATION {"citationItems":[{"id":"ITEM-1","itemData":{"abstract":"This study aims to determine the effect of the work environment on employee performance at PT. Mentari Persada in Jakarta. The method used is explanatory research with a sample of 98 respondents. The analysis technique uses statistical analysis with regression testing, correlation, determination and hypothesis testing. The results of this study, the Work Environment variable obtained an average score of 3.43 with good criteria. Employee performance variables obtained an average score of 3.84 with good criteria. The work environment has a significant effect on employee performance with the regression equation Y = 8.431 + 0.876X, and a correlation value of 0.789 or strong with a determination of 62.2%. Hypothesis testing obtained a significance of 0.000 &lt;0.05.","author":[{"dropping-particle":"","family":"Sunarsi","given":"Denok","non-dropping-particle":"","parse-names":false,"suffix":""},{"dropping-particle":"","family":"Wijoyo","given":"Hadion","non-dropping-particle":"","parse-names":false,"suffix":""},{"dropping-particle":"","family":"Prasada","given":"Dodi","non-dropping-particle":"","parse-names":false,"suffix":""},{"dropping-particle":"","family":"Andi","given":"Dede","non-dropping-particle":"","parse-names":false,"suffix":""}],"container-title":"Seminar Nasional Manajemen","id":"ITEM-1","issue":"1","issued":{"date-parts":[["2020"]]},"page":"118-119","title":"Pengaruh Lingkungan Kerja Terhadap Kinerja Karyawan Pada Pt. Mentari Persada Di Jakarta","type":"article-journal","volume":"5"},"uris":["http://www.mendeley.com/documents/?uuid=761a48a7-628c-424f-8e4d-ed4c15da0e0f"]}],"mendeley":{"formattedCitation":"(Sunarsi et al., 2020)","plainTextFormattedCitation":"(Sunarsi et al., 2020)","previouslyFormattedCitation":"(Sunarsi et al., 2020)"},"properties":{"noteIndex":0},"schema":"https://github.com/citation-style-language/schema/raw/master/csl-citation.json"}</w:instrText>
      </w:r>
      <w:r w:rsidRPr="00C33232">
        <w:rPr>
          <w:rFonts w:ascii="Times New Roman" w:hAnsi="Times New Roman" w:cs="Times New Roman"/>
          <w:sz w:val="24"/>
          <w:szCs w:val="24"/>
        </w:rPr>
        <w:fldChar w:fldCharType="separate"/>
      </w:r>
      <w:r w:rsidRPr="00C33232">
        <w:rPr>
          <w:rFonts w:ascii="Times New Roman" w:hAnsi="Times New Roman" w:cs="Times New Roman"/>
          <w:noProof/>
          <w:sz w:val="24"/>
          <w:szCs w:val="24"/>
        </w:rPr>
        <w:t>(Sunarsi et al., 2020)</w:t>
      </w:r>
      <w:r w:rsidRPr="00C33232">
        <w:rPr>
          <w:rFonts w:ascii="Times New Roman" w:hAnsi="Times New Roman" w:cs="Times New Roman"/>
          <w:sz w:val="24"/>
          <w:szCs w:val="24"/>
        </w:rPr>
        <w:fldChar w:fldCharType="end"/>
      </w:r>
      <w:r w:rsidRPr="00C33232">
        <w:rPr>
          <w:rFonts w:ascii="Times New Roman" w:hAnsi="Times New Roman" w:cs="Times New Roman"/>
          <w:sz w:val="24"/>
          <w:szCs w:val="24"/>
        </w:rPr>
        <w:t>.</w:t>
      </w:r>
    </w:p>
    <w:p w14:paraId="66F487B0" w14:textId="77777777" w:rsidR="00C33232" w:rsidRDefault="001D070A" w:rsidP="009D22AB">
      <w:pPr>
        <w:pStyle w:val="NoSpacing"/>
        <w:ind w:firstLine="720"/>
        <w:jc w:val="both"/>
        <w:rPr>
          <w:rFonts w:ascii="Times New Roman" w:hAnsi="Times New Roman" w:cs="Times New Roman"/>
          <w:sz w:val="24"/>
          <w:szCs w:val="24"/>
        </w:rPr>
      </w:pPr>
      <w:r w:rsidRPr="00C33232">
        <w:rPr>
          <w:rFonts w:ascii="Times New Roman" w:hAnsi="Times New Roman" w:cs="Times New Roman"/>
          <w:sz w:val="24"/>
          <w:szCs w:val="24"/>
        </w:rPr>
        <w:t>Dari pengertian diatas lingkungan kerja adalah segala sesuatu yang ada disekitar karyawan atau ditempat kerja mulai dari bangunan, faslitas, rekan kerja, tugas-tugas, dan peraturan karyawan. Oleh karena itu kondisi lingkungan kerja harus unggul dari segala aspek agar karyawan bisa bekerja lebih optimal.</w:t>
      </w:r>
      <w:r w:rsidR="00C33232">
        <w:rPr>
          <w:rFonts w:ascii="Times New Roman" w:hAnsi="Times New Roman" w:cs="Times New Roman"/>
          <w:sz w:val="24"/>
          <w:szCs w:val="24"/>
        </w:rPr>
        <w:t xml:space="preserve"> </w:t>
      </w:r>
      <w:r w:rsidRPr="00C33232">
        <w:rPr>
          <w:rFonts w:ascii="Times New Roman" w:hAnsi="Times New Roman" w:cs="Times New Roman"/>
          <w:sz w:val="24"/>
          <w:szCs w:val="24"/>
        </w:rPr>
        <w:t xml:space="preserve">Untuk mengetahui seberpa besar pentingnya lingkungan kerja bisa dilihat dari dimensi dan indikator yang dijelaskan menurut </w:t>
      </w:r>
      <w:r w:rsidRPr="00C33232">
        <w:rPr>
          <w:rFonts w:ascii="Times New Roman" w:hAnsi="Times New Roman" w:cs="Times New Roman"/>
          <w:sz w:val="24"/>
          <w:szCs w:val="24"/>
        </w:rPr>
        <w:fldChar w:fldCharType="begin" w:fldLock="1"/>
      </w:r>
      <w:r w:rsidRPr="00C33232">
        <w:rPr>
          <w:rFonts w:ascii="Times New Roman" w:hAnsi="Times New Roman" w:cs="Times New Roman"/>
          <w:sz w:val="24"/>
          <w:szCs w:val="24"/>
        </w:rPr>
        <w:instrText>ADDIN CSL_CITATION {"citationItems":[{"id":"ITEM-1","itemData":{"ISBN":"978-979-526-100-1","author":[{"dropping-particle":"","family":"Siagian","given":"Sondang P","non-dropping-particle":"","parse-names":false,"suffix":""}],"id":"ITEM-1","issued":{"date-parts":[["2014"]]},"number-of-pages":"400","publisher":"Bumi Aksara","publisher-place":"Jakarta","title":"Manajemen Sumber Daya Manusia","type":"book"},"uris":["http://www.mendeley.com/documents/?uuid=efd511d5-dcae-48a7-a2d7-57c9fd3fe470","http://www.mendeley.com/documents/?uuid=9b06fb9f-81ce-450c-ac53-fbf15732cb9f"]}],"mendeley":{"formattedCitation":"(S. P. Siagian, 2014)","manualFormatting":"(S. P. Siagian, 2014)","plainTextFormattedCitation":"(S. P. Siagian, 2014)","previouslyFormattedCitation":"(S. P. Siagian, 2014)"},"properties":{"noteIndex":0},"schema":"https://github.com/citation-style-language/schema/raw/master/csl-citation.json"}</w:instrText>
      </w:r>
      <w:r w:rsidRPr="00C33232">
        <w:rPr>
          <w:rFonts w:ascii="Times New Roman" w:hAnsi="Times New Roman" w:cs="Times New Roman"/>
          <w:sz w:val="24"/>
          <w:szCs w:val="24"/>
        </w:rPr>
        <w:fldChar w:fldCharType="separate"/>
      </w:r>
      <w:r w:rsidRPr="00C33232">
        <w:rPr>
          <w:rFonts w:ascii="Times New Roman" w:hAnsi="Times New Roman" w:cs="Times New Roman"/>
          <w:noProof/>
          <w:sz w:val="24"/>
          <w:szCs w:val="24"/>
        </w:rPr>
        <w:t>(S. P. Siagian, 2014)</w:t>
      </w:r>
      <w:r w:rsidRPr="00C33232">
        <w:rPr>
          <w:rFonts w:ascii="Times New Roman" w:hAnsi="Times New Roman" w:cs="Times New Roman"/>
          <w:sz w:val="24"/>
          <w:szCs w:val="24"/>
        </w:rPr>
        <w:fldChar w:fldCharType="end"/>
      </w:r>
      <w:r w:rsidRPr="00C33232">
        <w:rPr>
          <w:rFonts w:ascii="Times New Roman" w:hAnsi="Times New Roman" w:cs="Times New Roman"/>
          <w:sz w:val="24"/>
          <w:szCs w:val="24"/>
        </w:rPr>
        <w:t xml:space="preserve"> yaitu: Lingkungan Kerja Fisik (</w:t>
      </w:r>
      <w:r w:rsidR="00B15882" w:rsidRPr="00C33232">
        <w:rPr>
          <w:rFonts w:ascii="Times New Roman" w:hAnsi="Times New Roman" w:cs="Times New Roman"/>
          <w:sz w:val="24"/>
          <w:szCs w:val="24"/>
        </w:rPr>
        <w:t>b</w:t>
      </w:r>
      <w:r w:rsidRPr="00C33232">
        <w:rPr>
          <w:rFonts w:ascii="Times New Roman" w:hAnsi="Times New Roman" w:cs="Times New Roman"/>
          <w:sz w:val="24"/>
          <w:szCs w:val="24"/>
        </w:rPr>
        <w:t xml:space="preserve">angunan tempat kerja, </w:t>
      </w:r>
      <w:r w:rsidR="00B15882" w:rsidRPr="00C33232">
        <w:rPr>
          <w:rFonts w:ascii="Times New Roman" w:hAnsi="Times New Roman" w:cs="Times New Roman"/>
          <w:sz w:val="24"/>
          <w:szCs w:val="24"/>
        </w:rPr>
        <w:t>p</w:t>
      </w:r>
      <w:r w:rsidRPr="00C33232">
        <w:rPr>
          <w:rFonts w:ascii="Times New Roman" w:hAnsi="Times New Roman" w:cs="Times New Roman"/>
          <w:sz w:val="24"/>
          <w:szCs w:val="24"/>
        </w:rPr>
        <w:t xml:space="preserve">eralatan kerja yang memadai, </w:t>
      </w:r>
      <w:r w:rsidR="00B15882" w:rsidRPr="00C33232">
        <w:rPr>
          <w:rFonts w:ascii="Times New Roman" w:hAnsi="Times New Roman" w:cs="Times New Roman"/>
          <w:sz w:val="24"/>
          <w:szCs w:val="24"/>
        </w:rPr>
        <w:t>f</w:t>
      </w:r>
      <w:r w:rsidRPr="00C33232">
        <w:rPr>
          <w:rFonts w:ascii="Times New Roman" w:hAnsi="Times New Roman" w:cs="Times New Roman"/>
          <w:sz w:val="24"/>
          <w:szCs w:val="24"/>
        </w:rPr>
        <w:t xml:space="preserve">asilitas, </w:t>
      </w:r>
      <w:r w:rsidR="00B15882" w:rsidRPr="00C33232">
        <w:rPr>
          <w:rFonts w:ascii="Times New Roman" w:hAnsi="Times New Roman" w:cs="Times New Roman"/>
          <w:sz w:val="24"/>
          <w:szCs w:val="24"/>
        </w:rPr>
        <w:t>t</w:t>
      </w:r>
      <w:r w:rsidRPr="00C33232">
        <w:rPr>
          <w:rFonts w:ascii="Times New Roman" w:hAnsi="Times New Roman" w:cs="Times New Roman"/>
          <w:sz w:val="24"/>
          <w:szCs w:val="24"/>
        </w:rPr>
        <w:t xml:space="preserve">ersedianya sarana angkutan) dan Lingkungan Kerja </w:t>
      </w:r>
      <w:r w:rsidRPr="00C33232">
        <w:rPr>
          <w:rFonts w:ascii="Times New Roman" w:hAnsi="Times New Roman" w:cs="Times New Roman"/>
          <w:i/>
          <w:sz w:val="24"/>
          <w:szCs w:val="24"/>
        </w:rPr>
        <w:t xml:space="preserve">Non </w:t>
      </w:r>
      <w:r w:rsidRPr="00C33232">
        <w:rPr>
          <w:rFonts w:ascii="Times New Roman" w:hAnsi="Times New Roman" w:cs="Times New Roman"/>
          <w:sz w:val="24"/>
          <w:szCs w:val="24"/>
        </w:rPr>
        <w:t>Fisik (</w:t>
      </w:r>
      <w:r w:rsidR="00B15882" w:rsidRPr="00C33232">
        <w:rPr>
          <w:rFonts w:ascii="Times New Roman" w:hAnsi="Times New Roman" w:cs="Times New Roman"/>
          <w:sz w:val="24"/>
          <w:szCs w:val="24"/>
        </w:rPr>
        <w:t>h</w:t>
      </w:r>
      <w:r w:rsidRPr="00C33232">
        <w:rPr>
          <w:rFonts w:ascii="Times New Roman" w:hAnsi="Times New Roman" w:cs="Times New Roman"/>
          <w:sz w:val="24"/>
          <w:szCs w:val="24"/>
        </w:rPr>
        <w:t xml:space="preserve">ubungan atasan dengan karyawan, </w:t>
      </w:r>
      <w:r w:rsidR="00B15882" w:rsidRPr="00C33232">
        <w:rPr>
          <w:rFonts w:ascii="Times New Roman" w:hAnsi="Times New Roman" w:cs="Times New Roman"/>
          <w:sz w:val="24"/>
          <w:szCs w:val="24"/>
        </w:rPr>
        <w:t>k</w:t>
      </w:r>
      <w:r w:rsidRPr="00C33232">
        <w:rPr>
          <w:rFonts w:ascii="Times New Roman" w:hAnsi="Times New Roman" w:cs="Times New Roman"/>
          <w:sz w:val="24"/>
          <w:szCs w:val="24"/>
        </w:rPr>
        <w:t>erjasama antar karyawan</w:t>
      </w:r>
      <w:r w:rsidR="00B15882" w:rsidRPr="00C33232">
        <w:rPr>
          <w:rFonts w:ascii="Times New Roman" w:hAnsi="Times New Roman" w:cs="Times New Roman"/>
          <w:sz w:val="24"/>
          <w:szCs w:val="24"/>
        </w:rPr>
        <w:t>)</w:t>
      </w:r>
      <w:r w:rsidR="002F2BF2" w:rsidRPr="00C33232">
        <w:rPr>
          <w:rFonts w:ascii="Times New Roman" w:hAnsi="Times New Roman" w:cs="Times New Roman"/>
          <w:sz w:val="24"/>
          <w:szCs w:val="24"/>
        </w:rPr>
        <w:t>.</w:t>
      </w:r>
    </w:p>
    <w:p w14:paraId="040BC03F" w14:textId="0CCB1BC2" w:rsidR="002F2BF2" w:rsidRPr="00C33232" w:rsidRDefault="002F2BF2" w:rsidP="009D22AB">
      <w:pPr>
        <w:pStyle w:val="NoSpacing"/>
        <w:ind w:firstLine="720"/>
        <w:jc w:val="both"/>
        <w:rPr>
          <w:rFonts w:ascii="Times New Roman" w:hAnsi="Times New Roman" w:cs="Times New Roman"/>
          <w:sz w:val="24"/>
          <w:szCs w:val="24"/>
        </w:rPr>
      </w:pPr>
      <w:r w:rsidRPr="00C33232">
        <w:rPr>
          <w:rFonts w:ascii="Times New Roman" w:hAnsi="Times New Roman" w:cs="Times New Roman"/>
          <w:sz w:val="24"/>
          <w:szCs w:val="24"/>
        </w:rPr>
        <w:t>Berdasarkan uraian diatas peneliti tertarik untuk mengambil judul “Analisis Persepsi Karyawan dan Lingkungan Kerja terhadap Kepuasan Kerja Karyawan pada CV Kurnia Meubel Kota Sukabumi”</w:t>
      </w:r>
    </w:p>
    <w:p w14:paraId="042DBA7E" w14:textId="77777777" w:rsidR="00F324FF" w:rsidRPr="00C33232" w:rsidRDefault="00F43036" w:rsidP="009D22AB">
      <w:pPr>
        <w:pStyle w:val="NoSpacing"/>
        <w:jc w:val="both"/>
        <w:rPr>
          <w:rFonts w:ascii="Times New Roman" w:hAnsi="Times New Roman" w:cs="Times New Roman"/>
          <w:b/>
          <w:bCs/>
          <w:sz w:val="24"/>
          <w:szCs w:val="24"/>
        </w:rPr>
      </w:pPr>
      <w:r w:rsidRPr="00C33232">
        <w:rPr>
          <w:rFonts w:ascii="Times New Roman" w:hAnsi="Times New Roman" w:cs="Times New Roman"/>
          <w:b/>
          <w:bCs/>
          <w:sz w:val="24"/>
          <w:szCs w:val="24"/>
        </w:rPr>
        <w:t>METODE PENELITIAN</w:t>
      </w:r>
    </w:p>
    <w:p w14:paraId="4ABEE248" w14:textId="6658964E" w:rsidR="00F324FF" w:rsidRDefault="00F324FF" w:rsidP="009D22AB">
      <w:pPr>
        <w:pStyle w:val="NoSpacing"/>
        <w:ind w:firstLine="720"/>
        <w:jc w:val="both"/>
        <w:rPr>
          <w:rFonts w:ascii="Times New Roman" w:hAnsi="Times New Roman" w:cs="Times New Roman"/>
          <w:sz w:val="24"/>
          <w:szCs w:val="24"/>
        </w:rPr>
      </w:pPr>
      <w:r w:rsidRPr="00C33232">
        <w:rPr>
          <w:rFonts w:ascii="Times New Roman" w:hAnsi="Times New Roman" w:cs="Times New Roman"/>
          <w:sz w:val="24"/>
          <w:szCs w:val="24"/>
        </w:rPr>
        <w:t xml:space="preserve">Metode penelitian merupakan Langkah-langkah ilmiah untuk mendapatkan data dengan tujuan dang keinginan tertentu. Metode penelitian yang dilgunakan dalam penelitian ini adalah metode deskriptif dan metode asosiatif dengan menggunakan pendekatan kuantitatif. Seperti yang dikemukakan oleh </w:t>
      </w:r>
      <w:sdt>
        <w:sdtPr>
          <w:rPr>
            <w:rFonts w:ascii="Times New Roman" w:hAnsi="Times New Roman" w:cs="Times New Roman"/>
            <w:sz w:val="24"/>
            <w:szCs w:val="24"/>
          </w:rPr>
          <w:id w:val="-727921018"/>
          <w:citation/>
        </w:sdtPr>
        <w:sdtEndPr/>
        <w:sdtContent>
          <w:r w:rsidRPr="00C33232">
            <w:rPr>
              <w:rFonts w:ascii="Times New Roman" w:hAnsi="Times New Roman" w:cs="Times New Roman"/>
              <w:sz w:val="24"/>
              <w:szCs w:val="24"/>
            </w:rPr>
            <w:fldChar w:fldCharType="begin"/>
          </w:r>
          <w:r w:rsidRPr="00C33232">
            <w:rPr>
              <w:rFonts w:ascii="Times New Roman" w:hAnsi="Times New Roman" w:cs="Times New Roman"/>
              <w:sz w:val="24"/>
              <w:szCs w:val="24"/>
            </w:rPr>
            <w:instrText xml:space="preserve">CITATION Sug172 \t  \l 1033 </w:instrText>
          </w:r>
          <w:r w:rsidRPr="00C33232">
            <w:rPr>
              <w:rFonts w:ascii="Times New Roman" w:hAnsi="Times New Roman" w:cs="Times New Roman"/>
              <w:sz w:val="24"/>
              <w:szCs w:val="24"/>
            </w:rPr>
            <w:fldChar w:fldCharType="separate"/>
          </w:r>
          <w:r w:rsidRPr="00C33232">
            <w:rPr>
              <w:rFonts w:ascii="Times New Roman" w:hAnsi="Times New Roman" w:cs="Times New Roman"/>
              <w:noProof/>
              <w:sz w:val="24"/>
              <w:szCs w:val="24"/>
            </w:rPr>
            <w:t>(Sugiyono, 2017)</w:t>
          </w:r>
          <w:r w:rsidRPr="00C33232">
            <w:rPr>
              <w:rFonts w:ascii="Times New Roman" w:hAnsi="Times New Roman" w:cs="Times New Roman"/>
              <w:sz w:val="24"/>
              <w:szCs w:val="24"/>
            </w:rPr>
            <w:fldChar w:fldCharType="end"/>
          </w:r>
        </w:sdtContent>
      </w:sdt>
      <w:r w:rsidRPr="00C33232">
        <w:rPr>
          <w:rFonts w:ascii="Times New Roman" w:hAnsi="Times New Roman" w:cs="Times New Roman"/>
          <w:sz w:val="24"/>
          <w:szCs w:val="24"/>
        </w:rPr>
        <w:t xml:space="preserve"> metode penelitian pada dasarnya merupakan “cara ilmiah untuk mendapatkan data dengan tujuan dan kegunaan tertentu. Berdassarkan hal tersebut empat kata kunci yang perlu diperhatikan yaitu, </w:t>
      </w:r>
      <w:r w:rsidRPr="00C33232">
        <w:rPr>
          <w:rFonts w:ascii="Times New Roman" w:hAnsi="Times New Roman" w:cs="Times New Roman"/>
          <w:i/>
          <w:iCs/>
          <w:sz w:val="24"/>
          <w:szCs w:val="24"/>
        </w:rPr>
        <w:t>cara ilmiah, data, tujuan, dan kegunaan</w:t>
      </w:r>
      <w:r w:rsidRPr="00C33232">
        <w:rPr>
          <w:rFonts w:ascii="Times New Roman" w:hAnsi="Times New Roman" w:cs="Times New Roman"/>
          <w:sz w:val="24"/>
          <w:szCs w:val="24"/>
        </w:rPr>
        <w:t>”.</w:t>
      </w:r>
      <w:r w:rsidR="009F4F68" w:rsidRPr="00C33232">
        <w:rPr>
          <w:rFonts w:ascii="Times New Roman" w:hAnsi="Times New Roman" w:cs="Times New Roman"/>
          <w:sz w:val="24"/>
          <w:szCs w:val="24"/>
        </w:rPr>
        <w:t xml:space="preserve"> Dalam penelitian ini menggunakan metode penelitian kuantitatif dan Analisa menggunakan regresi linear berganda SPSS 26.</w:t>
      </w:r>
    </w:p>
    <w:p w14:paraId="6F8B1C2E" w14:textId="77777777" w:rsidR="009D22AB" w:rsidRPr="00C33232" w:rsidRDefault="009D22AB" w:rsidP="009D22AB">
      <w:pPr>
        <w:pStyle w:val="NoSpacing"/>
        <w:ind w:firstLine="720"/>
        <w:jc w:val="both"/>
        <w:rPr>
          <w:rFonts w:ascii="Times New Roman" w:hAnsi="Times New Roman" w:cs="Times New Roman"/>
          <w:sz w:val="24"/>
          <w:szCs w:val="24"/>
        </w:rPr>
      </w:pPr>
    </w:p>
    <w:p w14:paraId="684E8B55" w14:textId="2C463CD1" w:rsidR="003B749D" w:rsidRPr="00C33232" w:rsidRDefault="00EF5779" w:rsidP="009D22AB">
      <w:pPr>
        <w:pStyle w:val="NoSpacing"/>
        <w:jc w:val="both"/>
        <w:rPr>
          <w:rFonts w:ascii="Times New Roman" w:eastAsia="Times New Roman" w:hAnsi="Times New Roman" w:cs="Times New Roman"/>
          <w:b/>
          <w:bCs/>
          <w:iCs/>
          <w:sz w:val="24"/>
          <w:szCs w:val="24"/>
        </w:rPr>
      </w:pPr>
      <w:r w:rsidRPr="00C33232">
        <w:rPr>
          <w:rFonts w:ascii="Times New Roman" w:eastAsia="Times New Roman" w:hAnsi="Times New Roman" w:cs="Times New Roman"/>
          <w:b/>
          <w:bCs/>
          <w:iCs/>
          <w:sz w:val="24"/>
          <w:szCs w:val="24"/>
        </w:rPr>
        <w:t>HASIL DAN PEMBAHASAN</w:t>
      </w:r>
    </w:p>
    <w:p w14:paraId="30192353" w14:textId="056A889E" w:rsidR="008B4EAE" w:rsidRPr="00C33232" w:rsidRDefault="008B4EAE" w:rsidP="009D22AB">
      <w:pPr>
        <w:pStyle w:val="NoSpacing"/>
        <w:jc w:val="both"/>
        <w:rPr>
          <w:rFonts w:ascii="Times New Roman" w:eastAsia="Times New Roman" w:hAnsi="Times New Roman" w:cs="Times New Roman"/>
          <w:b/>
          <w:bCs/>
          <w:iCs/>
          <w:sz w:val="24"/>
          <w:szCs w:val="24"/>
        </w:rPr>
      </w:pPr>
      <w:r w:rsidRPr="00C33232">
        <w:rPr>
          <w:rFonts w:ascii="Times New Roman" w:eastAsia="Times New Roman" w:hAnsi="Times New Roman" w:cs="Times New Roman"/>
          <w:b/>
          <w:bCs/>
          <w:iCs/>
          <w:sz w:val="24"/>
          <w:szCs w:val="24"/>
        </w:rPr>
        <w:t>Korelasi Persepsi karyawan (X1) dan Lingkungan Kerja (X2) terhadap Kepuasan Kerja Karyawan (Y)</w:t>
      </w:r>
    </w:p>
    <w:p w14:paraId="3442BD65" w14:textId="3363C35D" w:rsidR="003B749D" w:rsidRDefault="008B4EAE" w:rsidP="009D22AB">
      <w:pPr>
        <w:pStyle w:val="NoSpacing"/>
        <w:jc w:val="both"/>
        <w:rPr>
          <w:rFonts w:ascii="Times New Roman" w:eastAsia="Times New Roman" w:hAnsi="Times New Roman" w:cs="Times New Roman"/>
          <w:iCs/>
          <w:sz w:val="24"/>
          <w:szCs w:val="24"/>
        </w:rPr>
      </w:pPr>
      <w:r w:rsidRPr="00C33232">
        <w:rPr>
          <w:rFonts w:ascii="Times New Roman" w:eastAsia="Times New Roman" w:hAnsi="Times New Roman" w:cs="Times New Roman"/>
          <w:iCs/>
          <w:sz w:val="24"/>
          <w:szCs w:val="24"/>
        </w:rPr>
        <w:tab/>
        <w:t>Korelasi antara Persepsi Karyawan dan Lingkungan Kerja terhadap Kepuasan Kerja Karyawan yaitu 0,822 dapat disimpulkan bahwa Persepsi Karyawan dan Lingkungan Kerja terhadap Kepuasan Kerja Karyawan termasuk kedalam kategori hubungan yang Sangat Kuat karena terdapat pada interval 0,80 – 1,000.</w:t>
      </w:r>
    </w:p>
    <w:p w14:paraId="154A9D1B" w14:textId="77777777" w:rsidR="009D22AB" w:rsidRPr="00C33232" w:rsidRDefault="009D22AB" w:rsidP="009D22AB">
      <w:pPr>
        <w:pStyle w:val="NoSpacing"/>
        <w:jc w:val="both"/>
        <w:rPr>
          <w:rFonts w:ascii="Times New Roman" w:eastAsia="Times New Roman" w:hAnsi="Times New Roman" w:cs="Times New Roman"/>
          <w:iCs/>
          <w:sz w:val="24"/>
          <w:szCs w:val="24"/>
        </w:rPr>
      </w:pPr>
    </w:p>
    <w:p w14:paraId="4EAE681F" w14:textId="67BC8758" w:rsidR="003B749D" w:rsidRPr="00C33232" w:rsidRDefault="003B749D" w:rsidP="009D22AB">
      <w:pPr>
        <w:pStyle w:val="NoSpacing"/>
        <w:jc w:val="both"/>
        <w:rPr>
          <w:rFonts w:ascii="Times New Roman" w:eastAsia="Times New Roman" w:hAnsi="Times New Roman" w:cs="Times New Roman"/>
          <w:b/>
          <w:bCs/>
          <w:iCs/>
          <w:sz w:val="24"/>
          <w:szCs w:val="24"/>
        </w:rPr>
      </w:pPr>
      <w:r w:rsidRPr="00C33232">
        <w:rPr>
          <w:rFonts w:ascii="Times New Roman" w:hAnsi="Times New Roman" w:cs="Times New Roman"/>
          <w:b/>
          <w:bCs/>
          <w:sz w:val="24"/>
          <w:szCs w:val="24"/>
        </w:rPr>
        <w:t>Pengaruh Persepsi Karyawan (X1) Terhadap  Kepuasan Kerja Karyawan(Y)</w:t>
      </w:r>
    </w:p>
    <w:p w14:paraId="13DD5C75" w14:textId="3C9DAAF6" w:rsidR="003B749D" w:rsidRDefault="003B749D" w:rsidP="009D22AB">
      <w:pPr>
        <w:pStyle w:val="NoSpacing"/>
        <w:jc w:val="both"/>
        <w:rPr>
          <w:rFonts w:ascii="Times New Roman" w:hAnsi="Times New Roman" w:cs="Times New Roman"/>
          <w:sz w:val="24"/>
          <w:szCs w:val="24"/>
        </w:rPr>
      </w:pPr>
      <w:r w:rsidRPr="00C33232">
        <w:rPr>
          <w:rFonts w:ascii="Times New Roman" w:hAnsi="Times New Roman" w:cs="Times New Roman"/>
          <w:sz w:val="24"/>
          <w:szCs w:val="24"/>
        </w:rPr>
        <w:tab/>
        <w:t xml:space="preserve">Persepsi Karyawan pada CV. Kurnia Meubel Kota Sukabumi sudah cukup baik, mengenai indikator kemampuan perusahaan memberikan layanan yang baik yaitu pelayanan dari atasan harus lebih diperhatikan, karena mempengaruhi kepuasan kerja karyawan. Hasil pengujian regresi linear berganda menunjukkan nilai sebesar </w:t>
      </w:r>
      <w:r w:rsidRPr="00C33232">
        <w:rPr>
          <w:rFonts w:ascii="Times New Roman" w:hAnsi="Times New Roman" w:cs="Times New Roman"/>
          <w:sz w:val="24"/>
          <w:szCs w:val="24"/>
        </w:rPr>
        <w:lastRenderedPageBreak/>
        <w:t xml:space="preserve">0,769. Hal ini menunjukkan bahwa persepsi karyawan menunjukkan arah hubungan yang positif terhadap kepuasan kerja karyawan. Artinya apabila perusahaan ingin meningkatkan kepuasan kerja karyawan maka harus memperhatikan dan meningkatkan persepsi karyawan menjadi lebih baik lagi.  </w:t>
      </w:r>
      <w:r w:rsidRPr="00C33232">
        <w:rPr>
          <w:rFonts w:ascii="Times New Roman" w:hAnsi="Times New Roman" w:cs="Times New Roman"/>
          <w:sz w:val="24"/>
          <w:szCs w:val="24"/>
          <w:lang w:val="id-ID"/>
        </w:rPr>
        <w:t>Dari hasil pengujian hipotesis</w:t>
      </w:r>
      <w:r w:rsidRPr="00C33232">
        <w:rPr>
          <w:rFonts w:ascii="Times New Roman" w:hAnsi="Times New Roman" w:cs="Times New Roman"/>
          <w:sz w:val="24"/>
          <w:szCs w:val="24"/>
        </w:rPr>
        <w:t xml:space="preserve">, diketahui variabel persepsi karyawan (X1) hasilnya menunjukkan bahwa </w:t>
      </w:r>
      <w:r w:rsidRPr="00C33232">
        <w:rPr>
          <w:rFonts w:ascii="Times New Roman" w:hAnsi="Times New Roman" w:cs="Times New Roman"/>
          <w:sz w:val="24"/>
          <w:szCs w:val="24"/>
          <w:lang w:val="id-ID"/>
        </w:rPr>
        <w:t xml:space="preserve">nilai t hitung lebih besar dari nilai t tabel yaitu </w:t>
      </w:r>
      <w:r w:rsidRPr="00C33232">
        <w:rPr>
          <w:rFonts w:ascii="Times New Roman" w:hAnsi="Times New Roman" w:cs="Times New Roman"/>
          <w:sz w:val="24"/>
          <w:szCs w:val="24"/>
        </w:rPr>
        <w:t xml:space="preserve">(6,203 </w:t>
      </w:r>
      <w:r w:rsidRPr="00C33232">
        <w:rPr>
          <w:rFonts w:ascii="Times New Roman" w:hAnsi="Times New Roman" w:cs="Times New Roman"/>
          <w:sz w:val="24"/>
          <w:szCs w:val="24"/>
          <w:lang w:val="id-ID"/>
        </w:rPr>
        <w:t>&gt;</w:t>
      </w:r>
      <w:r w:rsidRPr="00C33232">
        <w:rPr>
          <w:rFonts w:ascii="Times New Roman" w:hAnsi="Times New Roman" w:cs="Times New Roman"/>
          <w:sz w:val="24"/>
          <w:szCs w:val="24"/>
        </w:rPr>
        <w:t xml:space="preserve"> </w:t>
      </w:r>
      <w:r w:rsidRPr="00C33232">
        <w:rPr>
          <w:rFonts w:ascii="Times New Roman" w:hAnsi="Times New Roman" w:cs="Times New Roman"/>
          <w:sz w:val="24"/>
          <w:szCs w:val="24"/>
          <w:lang w:val="id-ID"/>
        </w:rPr>
        <w:t>1,67).</w:t>
      </w:r>
      <w:r w:rsidRPr="00C33232">
        <w:rPr>
          <w:rFonts w:ascii="Times New Roman" w:hAnsi="Times New Roman" w:cs="Times New Roman"/>
          <w:sz w:val="24"/>
          <w:szCs w:val="24"/>
        </w:rPr>
        <w:t xml:space="preserve"> Dan memiliki taraf nilai signifikansi yang lebih kecil dari batas yaitu 0,000 &lt; 0,05. Artinya Persepsi Karyawan (X1) berpengaruh positif dan signifikan terhadap kepuasan Kerja Karyawan (Y). Hasil penelitian ini sejalan dengan penelitian yang dilakukan oleh </w:t>
      </w:r>
      <w:r w:rsidRPr="00C33232">
        <w:rPr>
          <w:rFonts w:ascii="Times New Roman" w:hAnsi="Times New Roman" w:cs="Times New Roman"/>
          <w:sz w:val="24"/>
          <w:szCs w:val="24"/>
        </w:rPr>
        <w:fldChar w:fldCharType="begin" w:fldLock="1"/>
      </w:r>
      <w:r w:rsidRPr="00C33232">
        <w:rPr>
          <w:rFonts w:ascii="Times New Roman" w:hAnsi="Times New Roman" w:cs="Times New Roman"/>
          <w:sz w:val="24"/>
          <w:szCs w:val="24"/>
        </w:rPr>
        <w:instrText>ADDIN CSL_CITATION {"citationItems":[{"id":"ITEM-1","itemData":{"DOI":"10.31933/JEMSI","abstract":"The purpose of this study is to the description of employee perception about performance appraisal, financial compensation, and job statisfaction, to indentify and analyze the influence employee perceptions about of performance appraisal toward financial compensation, to identify and analyze the influence of employee perceptions about performance appraisal toward job satisfaction, to identify and analyze the influence financial compensation toward job satisfaction, and to identify and analyze the influence of employee perception about performance appraisal toward job satisfaction through financial compensation. The type used in this study is descriptive causative research. The population in this study were all employees of PT. Semen Padang totaling 1551 permanent employees. The sample in this study was 192 questionnaires from 318 questionnaires distributed, and using cluster random sampling. The Data were analyzed with the help of Amos software version 22. The results of this study concluded that employee perceptions of performance appraisals significant effect on financial compensation, employee perceptions of performance appraisal effect significant on job satisfaction, financial compensation significant effect on employee job satisfaction, employee perceptions of performance appraisal significantly influence employee satisfaction through financial compensation.","author":[{"dropping-particle":"","family":"Yunita","given":"","non-dropping-particle":"","parse-names":false,"suffix":""},{"dropping-particle":"","family":"Kumbara","given":"Vicky Brama","non-dropping-particle":"","parse-names":false,"suffix":""},{"dropping-particle":"","family":"Neldi","given":"Mondra","non-dropping-particle":"","parse-names":false,"suffix":""}],"container-title":"Jurnal Ekonomi Manajemen Sistem Informasi","id":"ITEM-1","issue":"1","issued":{"date-parts":[["2020"]]},"page":"61-62","title":"PENGARUH PERSEPSI KARYAWAN TENTANG PENILAIAN KINERJA DAN KOMPENSASI FINANSIAL TERHADAP KEPUASAN KERJA KARYAWAN PT. SEMEN PADANG","type":"article-journal","volume":"2"},"uris":["http://www.mendeley.com/documents/?uuid=71acceb7-887a-4d81-b302-ba58e6e66f55"]}],"mendeley":{"formattedCitation":"(Yunita et al., 2020)","plainTextFormattedCitation":"(Yunita et al., 2020)","previouslyFormattedCitation":"(Yunita et al., 2020)"},"properties":{"noteIndex":0},"schema":"https://github.com/citation-style-language/schema/raw/master/csl-citation.json"}</w:instrText>
      </w:r>
      <w:r w:rsidRPr="00C33232">
        <w:rPr>
          <w:rFonts w:ascii="Times New Roman" w:hAnsi="Times New Roman" w:cs="Times New Roman"/>
          <w:sz w:val="24"/>
          <w:szCs w:val="24"/>
        </w:rPr>
        <w:fldChar w:fldCharType="separate"/>
      </w:r>
      <w:r w:rsidRPr="00C33232">
        <w:rPr>
          <w:rFonts w:ascii="Times New Roman" w:hAnsi="Times New Roman" w:cs="Times New Roman"/>
          <w:noProof/>
          <w:sz w:val="24"/>
          <w:szCs w:val="24"/>
        </w:rPr>
        <w:t>(Yunita et al., 2020)</w:t>
      </w:r>
      <w:r w:rsidRPr="00C33232">
        <w:rPr>
          <w:rFonts w:ascii="Times New Roman" w:hAnsi="Times New Roman" w:cs="Times New Roman"/>
          <w:sz w:val="24"/>
          <w:szCs w:val="24"/>
        </w:rPr>
        <w:fldChar w:fldCharType="end"/>
      </w:r>
      <w:r w:rsidRPr="00C33232">
        <w:rPr>
          <w:rFonts w:ascii="Times New Roman" w:hAnsi="Times New Roman" w:cs="Times New Roman"/>
          <w:sz w:val="24"/>
          <w:szCs w:val="24"/>
        </w:rPr>
        <w:t xml:space="preserve"> dengan judul “Pengaruh Persepsi Karyawan Tentang Penilaian Kinerja dan Kompensasi Finansial terhadap Kepuasan Kerja Karyawan PT. Semen Padang” menunjukkan bahwa persepsi karyawan memiliki pengaruh positif dan signifikan terhadap kepuasan kerja karyawan.</w:t>
      </w:r>
    </w:p>
    <w:p w14:paraId="07B48520" w14:textId="77777777" w:rsidR="009D22AB" w:rsidRPr="00C33232" w:rsidRDefault="009D22AB" w:rsidP="009D22AB">
      <w:pPr>
        <w:pStyle w:val="NoSpacing"/>
        <w:jc w:val="both"/>
        <w:rPr>
          <w:rFonts w:ascii="Times New Roman" w:hAnsi="Times New Roman" w:cs="Times New Roman"/>
          <w:sz w:val="24"/>
          <w:szCs w:val="24"/>
        </w:rPr>
      </w:pPr>
    </w:p>
    <w:p w14:paraId="2E30BD43" w14:textId="44841A0D" w:rsidR="003B749D" w:rsidRPr="00C33232" w:rsidRDefault="003B749D" w:rsidP="009D22AB">
      <w:pPr>
        <w:pStyle w:val="NoSpacing"/>
        <w:jc w:val="both"/>
        <w:rPr>
          <w:rFonts w:ascii="Times New Roman" w:hAnsi="Times New Roman" w:cs="Times New Roman"/>
          <w:b/>
          <w:bCs/>
          <w:sz w:val="24"/>
          <w:szCs w:val="24"/>
        </w:rPr>
      </w:pPr>
      <w:r w:rsidRPr="00C33232">
        <w:rPr>
          <w:rFonts w:ascii="Times New Roman" w:hAnsi="Times New Roman" w:cs="Times New Roman"/>
          <w:b/>
          <w:bCs/>
          <w:sz w:val="24"/>
          <w:szCs w:val="24"/>
        </w:rPr>
        <w:t xml:space="preserve">Pengaruh Lingkungan Kerja </w:t>
      </w:r>
      <w:r w:rsidRPr="00C33232">
        <w:rPr>
          <w:rFonts w:ascii="Times New Roman" w:hAnsi="Times New Roman" w:cs="Times New Roman"/>
          <w:b/>
          <w:bCs/>
          <w:sz w:val="24"/>
          <w:szCs w:val="24"/>
          <w:lang w:val="id-ID"/>
        </w:rPr>
        <w:t xml:space="preserve">(X2) </w:t>
      </w:r>
      <w:r w:rsidRPr="00C33232">
        <w:rPr>
          <w:rFonts w:ascii="Times New Roman" w:hAnsi="Times New Roman" w:cs="Times New Roman"/>
          <w:b/>
          <w:bCs/>
          <w:sz w:val="24"/>
          <w:szCs w:val="24"/>
        </w:rPr>
        <w:t>terhadap Kepuasan Kerja</w:t>
      </w:r>
      <w:r w:rsidRPr="00C33232">
        <w:rPr>
          <w:rFonts w:ascii="Times New Roman" w:hAnsi="Times New Roman" w:cs="Times New Roman"/>
          <w:b/>
          <w:bCs/>
          <w:sz w:val="24"/>
          <w:szCs w:val="24"/>
          <w:lang w:val="id-ID"/>
        </w:rPr>
        <w:t xml:space="preserve"> </w:t>
      </w:r>
      <w:r w:rsidRPr="00C33232">
        <w:rPr>
          <w:rFonts w:ascii="Times New Roman" w:hAnsi="Times New Roman" w:cs="Times New Roman"/>
          <w:b/>
          <w:bCs/>
          <w:sz w:val="24"/>
          <w:szCs w:val="24"/>
        </w:rPr>
        <w:t xml:space="preserve">Karyawan </w:t>
      </w:r>
      <w:r w:rsidRPr="00C33232">
        <w:rPr>
          <w:rFonts w:ascii="Times New Roman" w:hAnsi="Times New Roman" w:cs="Times New Roman"/>
          <w:b/>
          <w:bCs/>
          <w:sz w:val="24"/>
          <w:szCs w:val="24"/>
          <w:lang w:val="id-ID"/>
        </w:rPr>
        <w:t>(Y)</w:t>
      </w:r>
    </w:p>
    <w:p w14:paraId="1298FEC0" w14:textId="6BF9127C" w:rsidR="003B749D" w:rsidRDefault="003B749D" w:rsidP="009D22AB">
      <w:pPr>
        <w:pStyle w:val="NoSpacing"/>
        <w:ind w:firstLine="720"/>
        <w:jc w:val="both"/>
        <w:rPr>
          <w:rFonts w:ascii="Times New Roman" w:hAnsi="Times New Roman" w:cs="Times New Roman"/>
          <w:sz w:val="24"/>
          <w:szCs w:val="24"/>
        </w:rPr>
      </w:pPr>
      <w:r w:rsidRPr="00C33232">
        <w:rPr>
          <w:rFonts w:ascii="Times New Roman" w:hAnsi="Times New Roman" w:cs="Times New Roman"/>
          <w:sz w:val="24"/>
          <w:szCs w:val="24"/>
        </w:rPr>
        <w:t xml:space="preserve">Lingkungan Kerja pada CV. Kurnia Meubel Kota Sukabumi sudah cukup baik, tetapi mengenai indikator lingkungan kerja non fisik mengenai hubungan antara atasan dengan karyawan harus ditingkatkan lagi, karena mempengaruhi kepuasan kerja karyawan. Hasil pengujian regresi linear berganda menunjukkan nilai sebesar 0,319. Hal ini menunjukkan bahwa lingkungan kerja menunjukkan arah hubungan yang positif terhadap kepuasan kerja karyawan. Artinya apabila perusahaan ingin meningkatkan kepuasan kerja karyawan maka harus memperhatikan dan meningkatkan </w:t>
      </w:r>
      <w:r w:rsidRPr="00C33232">
        <w:rPr>
          <w:rFonts w:ascii="Times New Roman" w:hAnsi="Times New Roman" w:cs="Times New Roman"/>
          <w:sz w:val="24"/>
          <w:szCs w:val="24"/>
        </w:rPr>
        <w:t xml:space="preserve">lingkungan kerja menjadi lebih baik lagi.  </w:t>
      </w:r>
      <w:r w:rsidRPr="00C33232">
        <w:rPr>
          <w:rFonts w:ascii="Times New Roman" w:hAnsi="Times New Roman" w:cs="Times New Roman"/>
          <w:sz w:val="24"/>
          <w:szCs w:val="24"/>
          <w:lang w:val="id-ID"/>
        </w:rPr>
        <w:t>Dari hasil pengujian hipotesis</w:t>
      </w:r>
      <w:r w:rsidRPr="00C33232">
        <w:rPr>
          <w:rFonts w:ascii="Times New Roman" w:hAnsi="Times New Roman" w:cs="Times New Roman"/>
          <w:sz w:val="24"/>
          <w:szCs w:val="24"/>
        </w:rPr>
        <w:t xml:space="preserve">, diketahui variabel lingkungan kerja (X2) hasilnya menunjukkan bahwa </w:t>
      </w:r>
      <w:r w:rsidRPr="00C33232">
        <w:rPr>
          <w:rFonts w:ascii="Times New Roman" w:hAnsi="Times New Roman" w:cs="Times New Roman"/>
          <w:sz w:val="24"/>
          <w:szCs w:val="24"/>
          <w:lang w:val="id-ID"/>
        </w:rPr>
        <w:t xml:space="preserve">nilai t hitung lebih besar dari nilai t tabel yaitu </w:t>
      </w:r>
      <w:r w:rsidRPr="00C33232">
        <w:rPr>
          <w:rFonts w:ascii="Times New Roman" w:hAnsi="Times New Roman" w:cs="Times New Roman"/>
          <w:sz w:val="24"/>
          <w:szCs w:val="24"/>
        </w:rPr>
        <w:t xml:space="preserve">(3,257 </w:t>
      </w:r>
      <w:r w:rsidRPr="00C33232">
        <w:rPr>
          <w:rFonts w:ascii="Times New Roman" w:hAnsi="Times New Roman" w:cs="Times New Roman"/>
          <w:sz w:val="24"/>
          <w:szCs w:val="24"/>
          <w:lang w:val="id-ID"/>
        </w:rPr>
        <w:t>&gt;</w:t>
      </w:r>
      <w:r w:rsidRPr="00C33232">
        <w:rPr>
          <w:rFonts w:ascii="Times New Roman" w:hAnsi="Times New Roman" w:cs="Times New Roman"/>
          <w:sz w:val="24"/>
          <w:szCs w:val="24"/>
        </w:rPr>
        <w:t xml:space="preserve"> </w:t>
      </w:r>
      <w:r w:rsidRPr="00C33232">
        <w:rPr>
          <w:rFonts w:ascii="Times New Roman" w:hAnsi="Times New Roman" w:cs="Times New Roman"/>
          <w:sz w:val="24"/>
          <w:szCs w:val="24"/>
          <w:lang w:val="id-ID"/>
        </w:rPr>
        <w:t>1,67).</w:t>
      </w:r>
      <w:r w:rsidRPr="00C33232">
        <w:rPr>
          <w:rFonts w:ascii="Times New Roman" w:hAnsi="Times New Roman" w:cs="Times New Roman"/>
          <w:sz w:val="24"/>
          <w:szCs w:val="24"/>
        </w:rPr>
        <w:t xml:space="preserve"> Dan memiliki taraf nilai signifikansi yang lebih kecil dari batas yaitu 0,002 &lt; 0,05. Artinya Persepsi Karyawan (X1) berpengaruh positif dan signifikan terhadap kepuasan Kerja Karyawan (Y). Hasil penelitian ini sejalan dengan penelitian yang dilakukan oleh </w:t>
      </w:r>
      <w:r w:rsidRPr="00C33232">
        <w:rPr>
          <w:rFonts w:ascii="Times New Roman" w:hAnsi="Times New Roman" w:cs="Times New Roman"/>
          <w:sz w:val="24"/>
          <w:szCs w:val="24"/>
        </w:rPr>
        <w:fldChar w:fldCharType="begin" w:fldLock="1"/>
      </w:r>
      <w:r w:rsidRPr="00C33232">
        <w:rPr>
          <w:rFonts w:ascii="Times New Roman" w:hAnsi="Times New Roman" w:cs="Times New Roman"/>
          <w:sz w:val="24"/>
          <w:szCs w:val="24"/>
        </w:rPr>
        <w:instrText>ADDIN CSL_CITATION {"citationItems":[{"id":"ITEM-1","itemData":{"abstract":"This study is conducted in order to analyze and examine the impact between the variables of this study. The impact studied on this study cover the impacts of partial influence between Physical Work Environment on Job Satisfaction of Employee, and Non-Physical Work Environment on Job Satisfaction of Employee, and simultaneously influence between Physical Work Environment and Non-Physical Work Environment on Job Satisfaction of Employee. In this study, used an explanatory research with a quantitative approach of study. Data collection techniques used purposive sampling. The number of samples in this study was 63 employees in PT Mitra Pinasthika Mustika Rent Tangerang Selatan. Method of collecting data on this research using questionnaires. The measurement scale used in this research is Likert scale. This research using descriptive statistics analysis and inferential statistics analysis with consist of uji F and uji t. Data on this research is processed using SPSS 20 for Windows. The results of this research show that there is a partially significant influence between Physical Work Environment on Job Satisfaction of Employee, and Non-Physical Work Environment on Job Satisfaction of Employee, and there is significant influence simultaneously between Physical Work Environment and Non-Physical Work Environment on Job Satisfaction of Employee","author":[{"dropping-particle":"","family":"Sitinjak","given":"Lulu Novena","non-dropping-particle":"","parse-names":false,"suffix":""}],"container-title":"Jurnal Administrasi Bisnis","id":"ITEM-1","issue":"2","issued":{"date-parts":[["2018"]]},"page":"162-168","title":"PENGARUH LINGKUNGAN KERJA TERHADAP KEPUASAN KERJA KARYAWAN (Studi pada Karyawan PT. Mitra Pinasthika Mustika Rent Tangerang Selatan)","type":"article-journal","volume":"60"},"uris":["http://www.mendeley.com/documents/?uuid=acd0dae4-5179-4202-9e54-558eaa8042be"]}],"mendeley":{"formattedCitation":"(Sitinjak, 2018)","plainTextFormattedCitation":"(Sitinjak, 2018)","previouslyFormattedCitation":"(Sitinjak, 2018)"},"properties":{"noteIndex":0},"schema":"https://github.com/citation-style-language/schema/raw/master/csl-citation.json"}</w:instrText>
      </w:r>
      <w:r w:rsidRPr="00C33232">
        <w:rPr>
          <w:rFonts w:ascii="Times New Roman" w:hAnsi="Times New Roman" w:cs="Times New Roman"/>
          <w:sz w:val="24"/>
          <w:szCs w:val="24"/>
        </w:rPr>
        <w:fldChar w:fldCharType="separate"/>
      </w:r>
      <w:r w:rsidRPr="00C33232">
        <w:rPr>
          <w:rFonts w:ascii="Times New Roman" w:hAnsi="Times New Roman" w:cs="Times New Roman"/>
          <w:noProof/>
          <w:sz w:val="24"/>
          <w:szCs w:val="24"/>
        </w:rPr>
        <w:t>(Sitinjak, 2018)</w:t>
      </w:r>
      <w:r w:rsidRPr="00C33232">
        <w:rPr>
          <w:rFonts w:ascii="Times New Roman" w:hAnsi="Times New Roman" w:cs="Times New Roman"/>
          <w:sz w:val="24"/>
          <w:szCs w:val="24"/>
        </w:rPr>
        <w:fldChar w:fldCharType="end"/>
      </w:r>
      <w:r w:rsidRPr="00C33232">
        <w:rPr>
          <w:rFonts w:ascii="Times New Roman" w:hAnsi="Times New Roman" w:cs="Times New Roman"/>
          <w:sz w:val="24"/>
          <w:szCs w:val="24"/>
        </w:rPr>
        <w:t xml:space="preserve"> </w:t>
      </w:r>
      <w:r w:rsidRPr="00C33232">
        <w:rPr>
          <w:rFonts w:ascii="Times New Roman" w:hAnsi="Times New Roman" w:cs="Times New Roman"/>
          <w:sz w:val="24"/>
          <w:szCs w:val="24"/>
          <w:lang w:val="id-ID"/>
        </w:rPr>
        <w:t xml:space="preserve">dengan </w:t>
      </w:r>
      <w:r w:rsidRPr="00C33232">
        <w:rPr>
          <w:rFonts w:ascii="Times New Roman" w:hAnsi="Times New Roman" w:cs="Times New Roman"/>
          <w:sz w:val="24"/>
          <w:szCs w:val="24"/>
        </w:rPr>
        <w:t>judul “Pengaruh Lingkungan Kerja terhadap Kepuasan Kerja (studi pada Karyawan PT. Mitra Pinasthika Mustika Rent Tangerang Selatan)” menunjukkan bahwa persepsi karyawan memiliki pengaruh positif dan signifikan terhadap kepuasan kerja karyawan.</w:t>
      </w:r>
    </w:p>
    <w:p w14:paraId="4D471FD9" w14:textId="77777777" w:rsidR="009D22AB" w:rsidRPr="00C33232" w:rsidRDefault="009D22AB" w:rsidP="009D22AB">
      <w:pPr>
        <w:pStyle w:val="NoSpacing"/>
        <w:ind w:firstLine="720"/>
        <w:jc w:val="both"/>
        <w:rPr>
          <w:rFonts w:ascii="Times New Roman" w:hAnsi="Times New Roman" w:cs="Times New Roman"/>
          <w:sz w:val="24"/>
          <w:szCs w:val="24"/>
        </w:rPr>
      </w:pPr>
    </w:p>
    <w:p w14:paraId="41C125CC" w14:textId="30B53378" w:rsidR="008722D3" w:rsidRPr="00C33232" w:rsidRDefault="008722D3" w:rsidP="009D22AB">
      <w:pPr>
        <w:pStyle w:val="NoSpacing"/>
        <w:jc w:val="both"/>
        <w:rPr>
          <w:rFonts w:ascii="Times New Roman" w:hAnsi="Times New Roman" w:cs="Times New Roman"/>
          <w:b/>
          <w:bCs/>
          <w:sz w:val="24"/>
          <w:szCs w:val="24"/>
        </w:rPr>
      </w:pPr>
      <w:r w:rsidRPr="00C33232">
        <w:rPr>
          <w:rFonts w:ascii="Times New Roman" w:hAnsi="Times New Roman" w:cs="Times New Roman"/>
          <w:b/>
          <w:bCs/>
          <w:sz w:val="24"/>
          <w:szCs w:val="24"/>
        </w:rPr>
        <w:t>PENUTUP</w:t>
      </w:r>
    </w:p>
    <w:p w14:paraId="6BEF6088" w14:textId="7F23A30D" w:rsidR="008722D3" w:rsidRPr="00C33232" w:rsidRDefault="008722D3" w:rsidP="009D22AB">
      <w:pPr>
        <w:pStyle w:val="NoSpacing"/>
        <w:jc w:val="both"/>
        <w:rPr>
          <w:rFonts w:ascii="Times New Roman" w:hAnsi="Times New Roman" w:cs="Times New Roman"/>
          <w:b/>
          <w:bCs/>
          <w:sz w:val="24"/>
          <w:szCs w:val="24"/>
        </w:rPr>
      </w:pPr>
      <w:r w:rsidRPr="00C33232">
        <w:rPr>
          <w:rFonts w:ascii="Times New Roman" w:hAnsi="Times New Roman" w:cs="Times New Roman"/>
          <w:b/>
          <w:bCs/>
          <w:sz w:val="24"/>
          <w:szCs w:val="24"/>
        </w:rPr>
        <w:t>Kesimpulan</w:t>
      </w:r>
    </w:p>
    <w:p w14:paraId="1533261B" w14:textId="05F4201A" w:rsidR="008722D3" w:rsidRPr="00C33232" w:rsidRDefault="008722D3" w:rsidP="009D22AB">
      <w:pPr>
        <w:pStyle w:val="NoSpacing"/>
        <w:ind w:firstLine="720"/>
        <w:jc w:val="both"/>
        <w:rPr>
          <w:rFonts w:ascii="Times New Roman" w:hAnsi="Times New Roman" w:cs="Times New Roman"/>
          <w:sz w:val="24"/>
          <w:szCs w:val="24"/>
        </w:rPr>
      </w:pPr>
      <w:r w:rsidRPr="00C33232">
        <w:rPr>
          <w:rFonts w:ascii="Times New Roman" w:hAnsi="Times New Roman" w:cs="Times New Roman"/>
          <w:sz w:val="24"/>
          <w:szCs w:val="24"/>
        </w:rPr>
        <w:t>Dari hasil penelitian dan pembahasan yang telah dijelaskan maka dapat disimpulkan sebagai berikut:</w:t>
      </w:r>
    </w:p>
    <w:p w14:paraId="66D94605" w14:textId="77777777" w:rsidR="00EE5933" w:rsidRDefault="008722D3" w:rsidP="009D22AB">
      <w:pPr>
        <w:pStyle w:val="NoSpacing"/>
        <w:numPr>
          <w:ilvl w:val="0"/>
          <w:numId w:val="7"/>
        </w:numPr>
        <w:ind w:left="426"/>
        <w:jc w:val="both"/>
        <w:rPr>
          <w:rFonts w:ascii="Times New Roman" w:eastAsia="Calibri" w:hAnsi="Times New Roman" w:cs="Times New Roman"/>
          <w:sz w:val="24"/>
          <w:szCs w:val="24"/>
        </w:rPr>
      </w:pPr>
      <w:r w:rsidRPr="00C33232">
        <w:rPr>
          <w:rFonts w:ascii="Times New Roman" w:eastAsia="Calibri" w:hAnsi="Times New Roman" w:cs="Times New Roman"/>
          <w:sz w:val="24"/>
          <w:szCs w:val="24"/>
        </w:rPr>
        <w:t xml:space="preserve">Gambaran persepsi karyawan pada CV. Kurnia Meubel Kota Sukabumi berada pada kategori tinggi. Hal ini dapat dilihat dari beberapa pernyataan indikator-indikator persepsi karyawan bahwa persepsi karyawan dapat dikatakan baik. </w:t>
      </w:r>
      <w:r w:rsidRPr="00C33232">
        <w:rPr>
          <w:rFonts w:ascii="Times New Roman" w:hAnsi="Times New Roman" w:cs="Times New Roman"/>
          <w:sz w:val="24"/>
          <w:szCs w:val="24"/>
        </w:rPr>
        <w:t xml:space="preserve">Namun masih ada beberapa indikator yang harus diperhatikan lagi mengenai pelayanan dari atasan. Gambaran lingkungan kerja pada CV. Kurnia Meubel Kota Sukabumi berada pada kategori tinggi. </w:t>
      </w:r>
      <w:r w:rsidRPr="00C33232">
        <w:rPr>
          <w:rFonts w:ascii="Times New Roman" w:eastAsia="Calibri" w:hAnsi="Times New Roman" w:cs="Times New Roman"/>
          <w:sz w:val="24"/>
          <w:szCs w:val="24"/>
        </w:rPr>
        <w:t xml:space="preserve">Hal ini dapat dilihat dari beberapa pernyataan indikator-indikator persepsi karyawan bahwa persepsi karyawan dapat dikatakan baik. </w:t>
      </w:r>
      <w:r w:rsidRPr="00C33232">
        <w:rPr>
          <w:rFonts w:ascii="Times New Roman" w:hAnsi="Times New Roman" w:cs="Times New Roman"/>
          <w:sz w:val="24"/>
          <w:szCs w:val="24"/>
        </w:rPr>
        <w:t>Namun masih ada beberapa indikator yang harus diperhatikan lagi mengenai lingkungan kerja non fisik mengenai hubungan antara atasan dengan karyawan.</w:t>
      </w:r>
      <w:r w:rsidRPr="00C33232">
        <w:rPr>
          <w:rFonts w:ascii="Times New Roman" w:eastAsia="Calibri" w:hAnsi="Times New Roman" w:cs="Times New Roman"/>
          <w:sz w:val="24"/>
          <w:szCs w:val="24"/>
        </w:rPr>
        <w:t xml:space="preserve"> Gambaran </w:t>
      </w:r>
      <w:r w:rsidRPr="00C33232">
        <w:rPr>
          <w:rFonts w:ascii="Times New Roman" w:eastAsia="Calibri" w:hAnsi="Times New Roman" w:cs="Times New Roman"/>
          <w:sz w:val="24"/>
          <w:szCs w:val="24"/>
        </w:rPr>
        <w:lastRenderedPageBreak/>
        <w:t xml:space="preserve">kepuasan kerja karyawan pada CV. Kurnia Meubel Kota Sukabumi berada pada kategori tinggi. Hal ini dapat dilihat dari beberapa pernyataan indikator-indikator kepuasan kerja karyawan bahwa kepuasan kerja karyawan dapat dikatakan baik. </w:t>
      </w:r>
      <w:r w:rsidRPr="00C33232">
        <w:rPr>
          <w:rFonts w:ascii="Times New Roman" w:hAnsi="Times New Roman" w:cs="Times New Roman"/>
          <w:sz w:val="24"/>
          <w:szCs w:val="24"/>
        </w:rPr>
        <w:t>Namun masih ada beberapa indikator yang harus diperhatikan lagi mengenai mengenai hubungan dengan atasan. Dengan memperhatikan persepsi karyawan dan lingkungan kerja maka akan meningkatkan kepuasan kerja karyawan.</w:t>
      </w:r>
    </w:p>
    <w:p w14:paraId="6B1E127F" w14:textId="77777777" w:rsidR="00EE5933" w:rsidRDefault="008722D3" w:rsidP="009D22AB">
      <w:pPr>
        <w:pStyle w:val="NoSpacing"/>
        <w:numPr>
          <w:ilvl w:val="0"/>
          <w:numId w:val="7"/>
        </w:numPr>
        <w:ind w:left="426"/>
        <w:jc w:val="both"/>
        <w:rPr>
          <w:rFonts w:ascii="Times New Roman" w:eastAsia="Calibri" w:hAnsi="Times New Roman" w:cs="Times New Roman"/>
          <w:sz w:val="24"/>
          <w:szCs w:val="24"/>
        </w:rPr>
      </w:pPr>
      <w:r w:rsidRPr="00EE5933">
        <w:rPr>
          <w:rFonts w:ascii="Times New Roman" w:eastAsia="Calibri" w:hAnsi="Times New Roman" w:cs="Times New Roman"/>
          <w:sz w:val="24"/>
          <w:szCs w:val="24"/>
        </w:rPr>
        <w:t>Hasil menunjukkan bahwa persepsi karyawan memiliki pengaruh positif dan signifikan terhadap kepuasan kerja karyawan pada CV. Kurnia Meubel Kota Sukabumi. Ketika perusahaan dapat memberikan pelayanan yang baik terhadap karyawan, sehingga nantinya akan menimbulkan rasa kepuasan kerja karyawan. Dimana indikator-indikator persepsi karyawan harus diperhatikan lebih baik agar karyawan dapat bekerja dengan baik.</w:t>
      </w:r>
    </w:p>
    <w:p w14:paraId="4D23EFA9" w14:textId="21984F11" w:rsidR="008722D3" w:rsidRPr="00EE5933" w:rsidRDefault="008722D3" w:rsidP="009D22AB">
      <w:pPr>
        <w:pStyle w:val="NoSpacing"/>
        <w:numPr>
          <w:ilvl w:val="0"/>
          <w:numId w:val="7"/>
        </w:numPr>
        <w:ind w:left="426"/>
        <w:jc w:val="both"/>
        <w:rPr>
          <w:rFonts w:ascii="Times New Roman" w:eastAsia="Calibri" w:hAnsi="Times New Roman" w:cs="Times New Roman"/>
          <w:sz w:val="24"/>
          <w:szCs w:val="24"/>
        </w:rPr>
      </w:pPr>
      <w:r w:rsidRPr="00EE5933">
        <w:rPr>
          <w:rFonts w:ascii="Times New Roman" w:eastAsia="Calibri" w:hAnsi="Times New Roman" w:cs="Times New Roman"/>
          <w:sz w:val="24"/>
          <w:szCs w:val="24"/>
        </w:rPr>
        <w:t>Hasil menunjukkan bahwa lingkungan kerja karyawan memiliki pengaruh positif dan sinifikan terhadap kepuasan kerja karyawan pada CV. Kurnia Meubel Kota Sukabumi. Lingkungan kerja yang baik tentunya akan meningkatkan kinerja dan semangat pada karyawan. Hal itu tentunya akan mempengaruhi kepuasan kerja karyawan.</w:t>
      </w:r>
    </w:p>
    <w:p w14:paraId="69CCA1C9" w14:textId="66457666" w:rsidR="008722D3" w:rsidRPr="00EE5933" w:rsidRDefault="008722D3" w:rsidP="009D22AB">
      <w:pPr>
        <w:pStyle w:val="NoSpacing"/>
        <w:jc w:val="both"/>
        <w:rPr>
          <w:rFonts w:ascii="Times New Roman" w:hAnsi="Times New Roman" w:cs="Times New Roman"/>
          <w:b/>
          <w:bCs/>
          <w:sz w:val="24"/>
          <w:szCs w:val="24"/>
        </w:rPr>
      </w:pPr>
      <w:r w:rsidRPr="00EE5933">
        <w:rPr>
          <w:rFonts w:ascii="Times New Roman" w:hAnsi="Times New Roman" w:cs="Times New Roman"/>
          <w:b/>
          <w:bCs/>
          <w:sz w:val="24"/>
          <w:szCs w:val="24"/>
        </w:rPr>
        <w:t>Saran</w:t>
      </w:r>
    </w:p>
    <w:p w14:paraId="41B30612" w14:textId="77777777" w:rsidR="008722D3" w:rsidRPr="00C33232" w:rsidRDefault="008722D3" w:rsidP="009D22AB">
      <w:pPr>
        <w:pStyle w:val="NoSpacing"/>
        <w:ind w:firstLine="720"/>
        <w:jc w:val="both"/>
        <w:rPr>
          <w:rFonts w:ascii="Times New Roman" w:eastAsia="Calibri" w:hAnsi="Times New Roman" w:cs="Times New Roman"/>
          <w:sz w:val="24"/>
          <w:szCs w:val="24"/>
        </w:rPr>
      </w:pPr>
      <w:r w:rsidRPr="00C33232">
        <w:rPr>
          <w:rFonts w:ascii="Times New Roman" w:eastAsia="Calibri" w:hAnsi="Times New Roman" w:cs="Times New Roman"/>
          <w:sz w:val="24"/>
          <w:szCs w:val="24"/>
        </w:rPr>
        <w:t>Berdasarkan hasil dari penelitian dan kesimpulan pada penelitian persepsi karyawan dan lingkungan kerja terhadap kepuasan kerja karyawan pada CV. Kurnia meubel Kota Sukabumi, maka dari itu peneliti memberikan saran yaitu:</w:t>
      </w:r>
    </w:p>
    <w:p w14:paraId="4E908945" w14:textId="77777777" w:rsidR="008722D3" w:rsidRPr="00C33232" w:rsidRDefault="008722D3" w:rsidP="009D22AB">
      <w:pPr>
        <w:pStyle w:val="NoSpacing"/>
        <w:ind w:firstLine="720"/>
        <w:jc w:val="both"/>
        <w:rPr>
          <w:rFonts w:ascii="Times New Roman" w:eastAsia="Calibri" w:hAnsi="Times New Roman" w:cs="Times New Roman"/>
          <w:sz w:val="24"/>
          <w:szCs w:val="24"/>
        </w:rPr>
      </w:pPr>
      <w:r w:rsidRPr="00C33232">
        <w:rPr>
          <w:rFonts w:ascii="Times New Roman" w:eastAsia="Calibri" w:hAnsi="Times New Roman" w:cs="Times New Roman"/>
          <w:sz w:val="24"/>
          <w:szCs w:val="24"/>
        </w:rPr>
        <w:t>Peneliti berharap dengan dilakukannya penelitian ini mampu dijadikan sebagai acuan untuk bahan perbandingan teori yang telah diajarkan diperkuliahan dan yang sebenarnya terjadi di lapangan. Terlebih lagi mengenai persepsi karyawan, lingkungan kerja dan kepuasan kerja karyawan di CV. Kurnia Meubel Kota Sukabumi.</w:t>
      </w:r>
    </w:p>
    <w:p w14:paraId="6F1C4652" w14:textId="77777777" w:rsidR="008722D3" w:rsidRPr="00C33232" w:rsidRDefault="008722D3" w:rsidP="009D22AB">
      <w:pPr>
        <w:pStyle w:val="NoSpacing"/>
        <w:ind w:firstLine="720"/>
        <w:jc w:val="both"/>
        <w:rPr>
          <w:rFonts w:ascii="Times New Roman" w:hAnsi="Times New Roman" w:cs="Times New Roman"/>
          <w:sz w:val="24"/>
          <w:szCs w:val="24"/>
        </w:rPr>
      </w:pPr>
      <w:r w:rsidRPr="00C33232">
        <w:rPr>
          <w:rFonts w:ascii="Times New Roman" w:eastAsia="Calibri" w:hAnsi="Times New Roman" w:cs="Times New Roman"/>
          <w:sz w:val="24"/>
          <w:szCs w:val="24"/>
        </w:rPr>
        <w:t xml:space="preserve">Secara praktis dengan adanya penelitian mengenai analisis persepsi karyawan, lingkungan kerja terhadap kepuasan kerja karyawan ini peneliti berharap dapat dijadikan perbandingan antara teori dan keadaan yang sebenarnya terjadi diperusahaan dan dapat dijadikan juga sebagai </w:t>
      </w:r>
      <w:r w:rsidRPr="00C33232">
        <w:rPr>
          <w:rFonts w:ascii="Times New Roman" w:hAnsi="Times New Roman" w:cs="Times New Roman"/>
          <w:sz w:val="24"/>
          <w:szCs w:val="24"/>
        </w:rPr>
        <w:t>sarana untuk menambah ilmu dan wawasan, memberikan pengetahuan dan pengalaman dalam melakukan penelitian tentang kepuasan kerja karyawan.</w:t>
      </w:r>
    </w:p>
    <w:p w14:paraId="11DC0F48" w14:textId="48B01EC7" w:rsidR="008722D3" w:rsidRPr="00C33232" w:rsidRDefault="008722D3" w:rsidP="009D22AB">
      <w:pPr>
        <w:pStyle w:val="NoSpacing"/>
        <w:ind w:firstLine="720"/>
        <w:jc w:val="both"/>
        <w:rPr>
          <w:rFonts w:ascii="Times New Roman" w:hAnsi="Times New Roman" w:cs="Times New Roman"/>
          <w:sz w:val="24"/>
          <w:szCs w:val="24"/>
        </w:rPr>
      </w:pPr>
      <w:r w:rsidRPr="00C33232">
        <w:rPr>
          <w:rFonts w:ascii="Times New Roman" w:eastAsia="Calibri" w:hAnsi="Times New Roman" w:cs="Times New Roman"/>
          <w:sz w:val="24"/>
          <w:szCs w:val="24"/>
        </w:rPr>
        <w:t>Bagi peneliti selanjutnya, penelitian ini bisa berguna dan dapat dijadikan referensi untuk melakukan penelitian tersebut terutama penelitian dibidang manajemen sumber daya manusia, dan peneliti selanjutnya lebih bisa mengembangkan penelitiannya.</w:t>
      </w:r>
    </w:p>
    <w:p w14:paraId="5E7559A3" w14:textId="77777777" w:rsidR="009D22AB" w:rsidRDefault="009D22AB" w:rsidP="009D22AB">
      <w:pPr>
        <w:spacing w:after="0" w:line="240" w:lineRule="auto"/>
        <w:jc w:val="both"/>
        <w:rPr>
          <w:rFonts w:ascii="Times New Roman" w:hAnsi="Times New Roman" w:cs="Times New Roman"/>
          <w:b/>
          <w:bCs/>
          <w:sz w:val="24"/>
          <w:szCs w:val="24"/>
        </w:rPr>
      </w:pPr>
    </w:p>
    <w:p w14:paraId="1B989811" w14:textId="6A79D1DF" w:rsidR="00E51075" w:rsidRPr="003B749D" w:rsidRDefault="00E51075" w:rsidP="009D22AB">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DAFTAR PUSTAKA</w:t>
      </w:r>
    </w:p>
    <w:p w14:paraId="3A5EF4B7" w14:textId="40DE9418" w:rsidR="00E51075" w:rsidRPr="00376FF6" w:rsidRDefault="00E51075" w:rsidP="009D22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76FF6">
        <w:rPr>
          <w:rFonts w:ascii="Times New Roman" w:hAnsi="Times New Roman" w:cs="Times New Roman"/>
          <w:noProof/>
          <w:sz w:val="24"/>
          <w:szCs w:val="24"/>
        </w:rPr>
        <w:t xml:space="preserve">Yunita, Kumbara, V. B., &amp; Neldi, M. (2020). </w:t>
      </w:r>
      <w:r w:rsidR="00473C5E" w:rsidRPr="00376FF6">
        <w:rPr>
          <w:rFonts w:ascii="Times New Roman" w:hAnsi="Times New Roman" w:cs="Times New Roman"/>
          <w:noProof/>
          <w:sz w:val="24"/>
          <w:szCs w:val="24"/>
        </w:rPr>
        <w:t xml:space="preserve">Pengaruh Persepsi Karyawan Tentang Penilaian Kinerja Dan Kompensasi Finansial Terhadap Kepuasan Kerja Karyawan Pt. Semen Padang. </w:t>
      </w:r>
      <w:r w:rsidRPr="00376FF6">
        <w:rPr>
          <w:rFonts w:ascii="Times New Roman" w:hAnsi="Times New Roman" w:cs="Times New Roman"/>
          <w:i/>
          <w:iCs/>
          <w:noProof/>
          <w:sz w:val="24"/>
          <w:szCs w:val="24"/>
        </w:rPr>
        <w:t>Jurnal Ekonomi Manajemen Sistem Informasi</w:t>
      </w:r>
      <w:r w:rsidRPr="00376FF6">
        <w:rPr>
          <w:rFonts w:ascii="Times New Roman" w:hAnsi="Times New Roman" w:cs="Times New Roman"/>
          <w:noProof/>
          <w:sz w:val="24"/>
          <w:szCs w:val="24"/>
        </w:rPr>
        <w:t xml:space="preserve">, </w:t>
      </w:r>
      <w:r w:rsidRPr="00376FF6">
        <w:rPr>
          <w:rFonts w:ascii="Times New Roman" w:hAnsi="Times New Roman" w:cs="Times New Roman"/>
          <w:i/>
          <w:iCs/>
          <w:noProof/>
          <w:sz w:val="24"/>
          <w:szCs w:val="24"/>
        </w:rPr>
        <w:t>2</w:t>
      </w:r>
      <w:r w:rsidRPr="00376FF6">
        <w:rPr>
          <w:rFonts w:ascii="Times New Roman" w:hAnsi="Times New Roman" w:cs="Times New Roman"/>
          <w:noProof/>
          <w:sz w:val="24"/>
          <w:szCs w:val="24"/>
        </w:rPr>
        <w:t>(1), 61–62. https://doi.org/10.31933/JEMSI</w:t>
      </w:r>
    </w:p>
    <w:p w14:paraId="25917E4F" w14:textId="77777777" w:rsidR="00B21B23" w:rsidRPr="00946FD2" w:rsidRDefault="00B21B23" w:rsidP="009D22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6FD2">
        <w:rPr>
          <w:rFonts w:ascii="Times New Roman" w:hAnsi="Times New Roman" w:cs="Times New Roman"/>
          <w:noProof/>
          <w:sz w:val="24"/>
          <w:szCs w:val="24"/>
        </w:rPr>
        <w:t xml:space="preserve">Yosepa, Asep Muhamad Ramdan, S. (2020). Pengembangan sumber daya manusia (sdm) terhadap tingkat etos kerja karyawan pada hotel santika sukabumi. </w:t>
      </w:r>
      <w:r w:rsidRPr="00946FD2">
        <w:rPr>
          <w:rFonts w:ascii="Times New Roman" w:hAnsi="Times New Roman" w:cs="Times New Roman"/>
          <w:i/>
          <w:iCs/>
          <w:noProof/>
          <w:sz w:val="24"/>
          <w:szCs w:val="24"/>
        </w:rPr>
        <w:t>Jurnal Ilmu Manajemen</w:t>
      </w:r>
      <w:r w:rsidRPr="00946FD2">
        <w:rPr>
          <w:rFonts w:ascii="Times New Roman" w:hAnsi="Times New Roman" w:cs="Times New Roman"/>
          <w:noProof/>
          <w:sz w:val="24"/>
          <w:szCs w:val="24"/>
        </w:rPr>
        <w:t xml:space="preserve">, </w:t>
      </w:r>
      <w:r w:rsidRPr="00946FD2">
        <w:rPr>
          <w:rFonts w:ascii="Times New Roman" w:hAnsi="Times New Roman" w:cs="Times New Roman"/>
          <w:i/>
          <w:iCs/>
          <w:noProof/>
          <w:sz w:val="24"/>
          <w:szCs w:val="24"/>
        </w:rPr>
        <w:t>8</w:t>
      </w:r>
      <w:r w:rsidRPr="00946FD2">
        <w:rPr>
          <w:rFonts w:ascii="Times New Roman" w:hAnsi="Times New Roman" w:cs="Times New Roman"/>
          <w:noProof/>
          <w:sz w:val="24"/>
          <w:szCs w:val="24"/>
        </w:rPr>
        <w:t>(5), 742.</w:t>
      </w:r>
    </w:p>
    <w:p w14:paraId="0ED6A8E2" w14:textId="77777777" w:rsidR="00E51075" w:rsidRPr="00376FF6" w:rsidRDefault="00E51075" w:rsidP="009D22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76FF6">
        <w:rPr>
          <w:rFonts w:ascii="Times New Roman" w:hAnsi="Times New Roman" w:cs="Times New Roman"/>
          <w:noProof/>
          <w:sz w:val="24"/>
          <w:szCs w:val="24"/>
        </w:rPr>
        <w:t xml:space="preserve">Sjahrain, U. M. (2019). Peranan perusahaan mebel kayu terhadap </w:t>
      </w:r>
      <w:r w:rsidRPr="00376FF6">
        <w:rPr>
          <w:rFonts w:ascii="Times New Roman" w:hAnsi="Times New Roman" w:cs="Times New Roman"/>
          <w:noProof/>
          <w:sz w:val="24"/>
          <w:szCs w:val="24"/>
        </w:rPr>
        <w:lastRenderedPageBreak/>
        <w:t xml:space="preserve">pembangunan ekonomi kabupaten gorontalo. </w:t>
      </w:r>
      <w:r w:rsidRPr="00376FF6">
        <w:rPr>
          <w:rFonts w:ascii="Times New Roman" w:hAnsi="Times New Roman" w:cs="Times New Roman"/>
          <w:i/>
          <w:iCs/>
          <w:noProof/>
          <w:sz w:val="24"/>
          <w:szCs w:val="24"/>
        </w:rPr>
        <w:t>Journal Economics and Business of Islam</w:t>
      </w:r>
      <w:r w:rsidRPr="00376FF6">
        <w:rPr>
          <w:rFonts w:ascii="Times New Roman" w:hAnsi="Times New Roman" w:cs="Times New Roman"/>
          <w:noProof/>
          <w:sz w:val="24"/>
          <w:szCs w:val="24"/>
        </w:rPr>
        <w:t xml:space="preserve">, </w:t>
      </w:r>
      <w:r w:rsidRPr="00376FF6">
        <w:rPr>
          <w:rFonts w:ascii="Times New Roman" w:hAnsi="Times New Roman" w:cs="Times New Roman"/>
          <w:i/>
          <w:iCs/>
          <w:noProof/>
          <w:sz w:val="24"/>
          <w:szCs w:val="24"/>
        </w:rPr>
        <w:t>4</w:t>
      </w:r>
      <w:r w:rsidRPr="00376FF6">
        <w:rPr>
          <w:rFonts w:ascii="Times New Roman" w:hAnsi="Times New Roman" w:cs="Times New Roman"/>
          <w:noProof/>
          <w:sz w:val="24"/>
          <w:szCs w:val="24"/>
        </w:rPr>
        <w:t>(2), 112.</w:t>
      </w:r>
    </w:p>
    <w:p w14:paraId="5D0E9578" w14:textId="77777777" w:rsidR="00E51075" w:rsidRPr="00376FF6" w:rsidRDefault="00E51075" w:rsidP="009D22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76FF6">
        <w:rPr>
          <w:rFonts w:ascii="Times New Roman" w:hAnsi="Times New Roman" w:cs="Times New Roman"/>
          <w:noProof/>
          <w:sz w:val="24"/>
          <w:szCs w:val="24"/>
        </w:rPr>
        <w:t xml:space="preserve">Rosmaini, R., &amp; Tanjung, H. (2019). Pengaruh Kompetensi, Motivasi Dan Kepuasan Kerja Terhadap Kinerja Pegawai. </w:t>
      </w:r>
      <w:r w:rsidRPr="00376FF6">
        <w:rPr>
          <w:rFonts w:ascii="Times New Roman" w:hAnsi="Times New Roman" w:cs="Times New Roman"/>
          <w:i/>
          <w:iCs/>
          <w:noProof/>
          <w:sz w:val="24"/>
          <w:szCs w:val="24"/>
        </w:rPr>
        <w:t>Maneggio: Jurnal Ilmiah Magister Manajemen</w:t>
      </w:r>
      <w:r w:rsidRPr="00376FF6">
        <w:rPr>
          <w:rFonts w:ascii="Times New Roman" w:hAnsi="Times New Roman" w:cs="Times New Roman"/>
          <w:noProof/>
          <w:sz w:val="24"/>
          <w:szCs w:val="24"/>
        </w:rPr>
        <w:t xml:space="preserve">, </w:t>
      </w:r>
      <w:r w:rsidRPr="00376FF6">
        <w:rPr>
          <w:rFonts w:ascii="Times New Roman" w:hAnsi="Times New Roman" w:cs="Times New Roman"/>
          <w:i/>
          <w:iCs/>
          <w:noProof/>
          <w:sz w:val="24"/>
          <w:szCs w:val="24"/>
        </w:rPr>
        <w:t>2</w:t>
      </w:r>
      <w:r w:rsidRPr="00376FF6">
        <w:rPr>
          <w:rFonts w:ascii="Times New Roman" w:hAnsi="Times New Roman" w:cs="Times New Roman"/>
          <w:noProof/>
          <w:sz w:val="24"/>
          <w:szCs w:val="24"/>
        </w:rPr>
        <w:t>(1), 2. https://doi.org/10.30596/maneggio.v2i1.3366</w:t>
      </w:r>
    </w:p>
    <w:p w14:paraId="0D4259DF" w14:textId="77777777" w:rsidR="00E51075" w:rsidRPr="00376FF6" w:rsidRDefault="00E51075" w:rsidP="009D22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76FF6">
        <w:rPr>
          <w:rFonts w:ascii="Times New Roman" w:hAnsi="Times New Roman" w:cs="Times New Roman"/>
          <w:noProof/>
          <w:sz w:val="24"/>
          <w:szCs w:val="24"/>
        </w:rPr>
        <w:t xml:space="preserve">Lestari, I. A., Amir, H., &amp; Rohiat, S. (2017). Hubungan Persepsi Siswa Kelas X MIPA di SMA Negeri Se-Kota Bengkulu Tahun Ajaran 2016/2017 tentang Variasi Gaya Mengajar Guru dengan Hasil Belajar Kimia. </w:t>
      </w:r>
      <w:r w:rsidRPr="00376FF6">
        <w:rPr>
          <w:rFonts w:ascii="Times New Roman" w:hAnsi="Times New Roman" w:cs="Times New Roman"/>
          <w:i/>
          <w:iCs/>
          <w:noProof/>
          <w:sz w:val="24"/>
          <w:szCs w:val="24"/>
        </w:rPr>
        <w:t>ALOTROP Jurnal Pendidikan Dan Ilmu Kimia</w:t>
      </w:r>
      <w:r w:rsidRPr="00376FF6">
        <w:rPr>
          <w:rFonts w:ascii="Times New Roman" w:hAnsi="Times New Roman" w:cs="Times New Roman"/>
          <w:noProof/>
          <w:sz w:val="24"/>
          <w:szCs w:val="24"/>
        </w:rPr>
        <w:t xml:space="preserve">, </w:t>
      </w:r>
      <w:r w:rsidRPr="00376FF6">
        <w:rPr>
          <w:rFonts w:ascii="Times New Roman" w:hAnsi="Times New Roman" w:cs="Times New Roman"/>
          <w:i/>
          <w:iCs/>
          <w:noProof/>
          <w:sz w:val="24"/>
          <w:szCs w:val="24"/>
        </w:rPr>
        <w:t>1</w:t>
      </w:r>
      <w:r w:rsidRPr="00376FF6">
        <w:rPr>
          <w:rFonts w:ascii="Times New Roman" w:hAnsi="Times New Roman" w:cs="Times New Roman"/>
          <w:noProof/>
          <w:sz w:val="24"/>
          <w:szCs w:val="24"/>
        </w:rPr>
        <w:t>(2), 113–116. https://ejournal.unib.ac.id/index.php/alotropjurnal/article/view/3525</w:t>
      </w:r>
    </w:p>
    <w:p w14:paraId="58594676" w14:textId="77777777" w:rsidR="00E51075" w:rsidRPr="00376FF6" w:rsidRDefault="00E51075" w:rsidP="009D22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76FF6">
        <w:rPr>
          <w:rFonts w:ascii="Times New Roman" w:hAnsi="Times New Roman" w:cs="Times New Roman"/>
          <w:noProof/>
          <w:sz w:val="24"/>
          <w:szCs w:val="24"/>
        </w:rPr>
        <w:t xml:space="preserve">Missa, P. F., &amp; Rafael, S. J. M. (2020). Persepsi Mahasiswa Akuntansi dan Karyawan di Bidang Akuntansi Tentang Fraud. </w:t>
      </w:r>
      <w:r w:rsidRPr="00376FF6">
        <w:rPr>
          <w:rFonts w:ascii="Times New Roman" w:hAnsi="Times New Roman" w:cs="Times New Roman"/>
          <w:i/>
          <w:iCs/>
          <w:noProof/>
          <w:sz w:val="24"/>
          <w:szCs w:val="24"/>
        </w:rPr>
        <w:t>Jurnal Akuntansi: Transparansi Dan Akuntabilitas</w:t>
      </w:r>
      <w:r w:rsidRPr="00376FF6">
        <w:rPr>
          <w:rFonts w:ascii="Times New Roman" w:hAnsi="Times New Roman" w:cs="Times New Roman"/>
          <w:noProof/>
          <w:sz w:val="24"/>
          <w:szCs w:val="24"/>
        </w:rPr>
        <w:t xml:space="preserve">, </w:t>
      </w:r>
      <w:r w:rsidRPr="00376FF6">
        <w:rPr>
          <w:rFonts w:ascii="Times New Roman" w:hAnsi="Times New Roman" w:cs="Times New Roman"/>
          <w:i/>
          <w:iCs/>
          <w:noProof/>
          <w:sz w:val="24"/>
          <w:szCs w:val="24"/>
        </w:rPr>
        <w:t>8</w:t>
      </w:r>
      <w:r w:rsidRPr="00376FF6">
        <w:rPr>
          <w:rFonts w:ascii="Times New Roman" w:hAnsi="Times New Roman" w:cs="Times New Roman"/>
          <w:noProof/>
          <w:sz w:val="24"/>
          <w:szCs w:val="24"/>
        </w:rPr>
        <w:t>(2), 107.</w:t>
      </w:r>
    </w:p>
    <w:p w14:paraId="06B79C52" w14:textId="25A4187D" w:rsidR="004A3232" w:rsidRPr="00376FF6" w:rsidRDefault="004A3232" w:rsidP="009D22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76FF6">
        <w:rPr>
          <w:rFonts w:ascii="Times New Roman" w:hAnsi="Times New Roman" w:cs="Times New Roman"/>
          <w:noProof/>
          <w:sz w:val="24"/>
          <w:szCs w:val="24"/>
        </w:rPr>
        <w:t xml:space="preserve">Sa’adah, L., Chabibi, M. N., &amp; Rahmawati, I. (2020). </w:t>
      </w:r>
      <w:bookmarkStart w:id="0" w:name="_GoBack"/>
      <w:r w:rsidR="00473C5E" w:rsidRPr="00376FF6">
        <w:rPr>
          <w:rFonts w:ascii="Times New Roman" w:hAnsi="Times New Roman" w:cs="Times New Roman"/>
          <w:noProof/>
          <w:sz w:val="24"/>
          <w:szCs w:val="24"/>
        </w:rPr>
        <w:t xml:space="preserve">Pengaruh Karakteristik Individu Dan Lingkungan Kerja Terhadap Kepuasan Kerja Karyawan </w:t>
      </w:r>
      <w:bookmarkEnd w:id="0"/>
      <w:r w:rsidRPr="00376FF6">
        <w:rPr>
          <w:rFonts w:ascii="Times New Roman" w:hAnsi="Times New Roman" w:cs="Times New Roman"/>
          <w:noProof/>
          <w:sz w:val="24"/>
          <w:szCs w:val="24"/>
        </w:rPr>
        <w:t xml:space="preserve">( Studi pada Yayasan Pendidikan dan Pembinaan Seribu Warna ( YPP SENA ) Jombang ) INFO ARTIKEL Riwayat Artike A . INTRODUCTION B . LITERATUR REVIEW. </w:t>
      </w:r>
      <w:r w:rsidRPr="00376FF6">
        <w:rPr>
          <w:rFonts w:ascii="Times New Roman" w:hAnsi="Times New Roman" w:cs="Times New Roman"/>
          <w:i/>
          <w:iCs/>
          <w:noProof/>
          <w:sz w:val="24"/>
          <w:szCs w:val="24"/>
        </w:rPr>
        <w:t>Journal Of Performance Human Resources</w:t>
      </w:r>
      <w:r w:rsidRPr="00376FF6">
        <w:rPr>
          <w:rFonts w:ascii="Times New Roman" w:hAnsi="Times New Roman" w:cs="Times New Roman"/>
          <w:noProof/>
          <w:sz w:val="24"/>
          <w:szCs w:val="24"/>
        </w:rPr>
        <w:t xml:space="preserve">, </w:t>
      </w:r>
      <w:r w:rsidRPr="00376FF6">
        <w:rPr>
          <w:rFonts w:ascii="Times New Roman" w:hAnsi="Times New Roman" w:cs="Times New Roman"/>
          <w:i/>
          <w:iCs/>
          <w:noProof/>
          <w:sz w:val="24"/>
          <w:szCs w:val="24"/>
        </w:rPr>
        <w:t>1</w:t>
      </w:r>
      <w:r w:rsidRPr="00376FF6">
        <w:rPr>
          <w:rFonts w:ascii="Times New Roman" w:hAnsi="Times New Roman" w:cs="Times New Roman"/>
          <w:noProof/>
          <w:sz w:val="24"/>
          <w:szCs w:val="24"/>
        </w:rPr>
        <w:t>(2), 102.</w:t>
      </w:r>
    </w:p>
    <w:p w14:paraId="605C2F64" w14:textId="7D411BBC" w:rsidR="004A3232" w:rsidRPr="00376FF6" w:rsidRDefault="004A3232" w:rsidP="009D22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76FF6">
        <w:rPr>
          <w:rFonts w:ascii="Times New Roman" w:hAnsi="Times New Roman" w:cs="Times New Roman"/>
          <w:noProof/>
          <w:sz w:val="24"/>
          <w:szCs w:val="24"/>
        </w:rPr>
        <w:t xml:space="preserve">Adi, I. P., Putra, K., &amp; Sudibya, I. G. A. (2018). </w:t>
      </w:r>
      <w:r w:rsidR="00473C5E" w:rsidRPr="00376FF6">
        <w:rPr>
          <w:rFonts w:ascii="Times New Roman" w:hAnsi="Times New Roman" w:cs="Times New Roman"/>
          <w:noProof/>
          <w:sz w:val="24"/>
          <w:szCs w:val="24"/>
        </w:rPr>
        <w:t xml:space="preserve">Pengaruh Kepuasan Kerja, Komitmen Organisasional Dan Motivasi Kerja Terhadap Organizational </w:t>
      </w:r>
      <w:r w:rsidRPr="00376FF6">
        <w:rPr>
          <w:rFonts w:ascii="Times New Roman" w:hAnsi="Times New Roman" w:cs="Times New Roman"/>
          <w:noProof/>
          <w:sz w:val="24"/>
          <w:szCs w:val="24"/>
        </w:rPr>
        <w:t xml:space="preserve">CITIZENSHIP BEHAVIOR. </w:t>
      </w:r>
      <w:r w:rsidRPr="00376FF6">
        <w:rPr>
          <w:rFonts w:ascii="Times New Roman" w:hAnsi="Times New Roman" w:cs="Times New Roman"/>
          <w:i/>
          <w:iCs/>
          <w:noProof/>
          <w:sz w:val="24"/>
          <w:szCs w:val="24"/>
        </w:rPr>
        <w:t>E-Jurnal Manajemen Unud</w:t>
      </w:r>
      <w:r w:rsidRPr="00376FF6">
        <w:rPr>
          <w:rFonts w:ascii="Times New Roman" w:hAnsi="Times New Roman" w:cs="Times New Roman"/>
          <w:noProof/>
          <w:sz w:val="24"/>
          <w:szCs w:val="24"/>
        </w:rPr>
        <w:t xml:space="preserve">, </w:t>
      </w:r>
      <w:r w:rsidRPr="00376FF6">
        <w:rPr>
          <w:rFonts w:ascii="Times New Roman" w:hAnsi="Times New Roman" w:cs="Times New Roman"/>
          <w:i/>
          <w:iCs/>
          <w:noProof/>
          <w:sz w:val="24"/>
          <w:szCs w:val="24"/>
        </w:rPr>
        <w:t>7</w:t>
      </w:r>
      <w:r w:rsidRPr="00376FF6">
        <w:rPr>
          <w:rFonts w:ascii="Times New Roman" w:hAnsi="Times New Roman" w:cs="Times New Roman"/>
          <w:noProof/>
          <w:sz w:val="24"/>
          <w:szCs w:val="24"/>
        </w:rPr>
        <w:t>(8), 4467.</w:t>
      </w:r>
    </w:p>
    <w:p w14:paraId="61C23D5B" w14:textId="726DF890" w:rsidR="004A3232" w:rsidRPr="00376FF6" w:rsidRDefault="00B21B23" w:rsidP="009D22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6FD2">
        <w:rPr>
          <w:rFonts w:ascii="Times New Roman" w:hAnsi="Times New Roman" w:cs="Times New Roman"/>
          <w:noProof/>
          <w:sz w:val="24"/>
          <w:szCs w:val="24"/>
        </w:rPr>
        <w:t xml:space="preserve">nurleli, Faizal Mulia Z, E. (2020). Peran Job Insecurity dan Job Satisfaction terhadap Komitmen Organisasi. </w:t>
      </w:r>
      <w:r w:rsidRPr="00946FD2">
        <w:rPr>
          <w:rFonts w:ascii="Times New Roman" w:hAnsi="Times New Roman" w:cs="Times New Roman"/>
          <w:i/>
          <w:iCs/>
          <w:noProof/>
          <w:sz w:val="24"/>
          <w:szCs w:val="24"/>
        </w:rPr>
        <w:t>Journal of Management and Bussines (JOMB)</w:t>
      </w:r>
      <w:r w:rsidRPr="00946FD2">
        <w:rPr>
          <w:rFonts w:ascii="Times New Roman" w:hAnsi="Times New Roman" w:cs="Times New Roman"/>
          <w:noProof/>
          <w:sz w:val="24"/>
          <w:szCs w:val="24"/>
        </w:rPr>
        <w:t xml:space="preserve">, </w:t>
      </w:r>
      <w:r w:rsidRPr="00946FD2">
        <w:rPr>
          <w:rFonts w:ascii="Times New Roman" w:hAnsi="Times New Roman" w:cs="Times New Roman"/>
          <w:i/>
          <w:iCs/>
          <w:noProof/>
          <w:sz w:val="24"/>
          <w:szCs w:val="24"/>
        </w:rPr>
        <w:t>2</w:t>
      </w:r>
      <w:r w:rsidRPr="00946FD2">
        <w:rPr>
          <w:rFonts w:ascii="Times New Roman" w:hAnsi="Times New Roman" w:cs="Times New Roman"/>
          <w:noProof/>
          <w:sz w:val="24"/>
          <w:szCs w:val="24"/>
        </w:rPr>
        <w:t>(2), 228. https://doi.org/10.31539/jomb.v2i2.695</w:t>
      </w:r>
    </w:p>
    <w:p w14:paraId="33C5D568" w14:textId="77777777" w:rsidR="008B0272" w:rsidRPr="00376FF6" w:rsidRDefault="008B0272" w:rsidP="009D22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76FF6">
        <w:rPr>
          <w:rFonts w:ascii="Times New Roman" w:hAnsi="Times New Roman" w:cs="Times New Roman"/>
          <w:noProof/>
          <w:sz w:val="24"/>
          <w:szCs w:val="24"/>
        </w:rPr>
        <w:t xml:space="preserve">Lidia Lusri, H. S. (2017). Pengaruh Motivasi Kerja Terhadap Kinerja Karyawan Melalui Kepuasan Kerja Sebagai Variabel Mediasi Pada Karyawan Pt . Borwita Citra Prima Surabaya. </w:t>
      </w:r>
      <w:r w:rsidRPr="00376FF6">
        <w:rPr>
          <w:rFonts w:ascii="Times New Roman" w:hAnsi="Times New Roman" w:cs="Times New Roman"/>
          <w:i/>
          <w:iCs/>
          <w:noProof/>
          <w:sz w:val="24"/>
          <w:szCs w:val="24"/>
        </w:rPr>
        <w:t>Agora</w:t>
      </w:r>
      <w:r w:rsidRPr="00376FF6">
        <w:rPr>
          <w:rFonts w:ascii="Times New Roman" w:hAnsi="Times New Roman" w:cs="Times New Roman"/>
          <w:noProof/>
          <w:sz w:val="24"/>
          <w:szCs w:val="24"/>
        </w:rPr>
        <w:t xml:space="preserve">, </w:t>
      </w:r>
      <w:r w:rsidRPr="00376FF6">
        <w:rPr>
          <w:rFonts w:ascii="Times New Roman" w:hAnsi="Times New Roman" w:cs="Times New Roman"/>
          <w:i/>
          <w:iCs/>
          <w:noProof/>
          <w:sz w:val="24"/>
          <w:szCs w:val="24"/>
        </w:rPr>
        <w:t>5</w:t>
      </w:r>
      <w:r w:rsidRPr="00376FF6">
        <w:rPr>
          <w:rFonts w:ascii="Times New Roman" w:hAnsi="Times New Roman" w:cs="Times New Roman"/>
          <w:noProof/>
          <w:sz w:val="24"/>
          <w:szCs w:val="24"/>
        </w:rPr>
        <w:t>(1), 4.</w:t>
      </w:r>
    </w:p>
    <w:p w14:paraId="4BE73CAD" w14:textId="77777777" w:rsidR="008B0272" w:rsidRPr="00376FF6" w:rsidRDefault="008B0272" w:rsidP="009D22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76FF6">
        <w:rPr>
          <w:rFonts w:ascii="Times New Roman" w:hAnsi="Times New Roman" w:cs="Times New Roman"/>
          <w:noProof/>
          <w:sz w:val="24"/>
          <w:szCs w:val="24"/>
        </w:rPr>
        <w:t xml:space="preserve">Rahma,  tri inda fadhila. (2018). persepsi masyarakat kota medam terhadap penggunaan financial technologi (fintech). </w:t>
      </w:r>
      <w:r w:rsidRPr="00376FF6">
        <w:rPr>
          <w:rFonts w:ascii="Times New Roman" w:hAnsi="Times New Roman" w:cs="Times New Roman"/>
          <w:i/>
          <w:iCs/>
          <w:noProof/>
          <w:sz w:val="24"/>
          <w:szCs w:val="24"/>
        </w:rPr>
        <w:t>At-Tawassuth</w:t>
      </w:r>
      <w:r w:rsidRPr="00376FF6">
        <w:rPr>
          <w:rFonts w:ascii="Times New Roman" w:hAnsi="Times New Roman" w:cs="Times New Roman"/>
          <w:noProof/>
          <w:sz w:val="24"/>
          <w:szCs w:val="24"/>
        </w:rPr>
        <w:t xml:space="preserve">, </w:t>
      </w:r>
      <w:r w:rsidRPr="00376FF6">
        <w:rPr>
          <w:rFonts w:ascii="Times New Roman" w:hAnsi="Times New Roman" w:cs="Times New Roman"/>
          <w:i/>
          <w:iCs/>
          <w:noProof/>
          <w:sz w:val="24"/>
          <w:szCs w:val="24"/>
        </w:rPr>
        <w:t>3</w:t>
      </w:r>
      <w:r w:rsidRPr="00376FF6">
        <w:rPr>
          <w:rFonts w:ascii="Times New Roman" w:hAnsi="Times New Roman" w:cs="Times New Roman"/>
          <w:noProof/>
          <w:sz w:val="24"/>
          <w:szCs w:val="24"/>
        </w:rPr>
        <w:t>(1), 646. http://library1.nida.ac.th/termpaper6/sd/2554/19755.pdf</w:t>
      </w:r>
    </w:p>
    <w:p w14:paraId="2501D107" w14:textId="77777777" w:rsidR="003633BC" w:rsidRPr="00376FF6" w:rsidRDefault="003633BC" w:rsidP="009D22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76FF6">
        <w:rPr>
          <w:rFonts w:ascii="Times New Roman" w:hAnsi="Times New Roman" w:cs="Times New Roman"/>
          <w:noProof/>
          <w:sz w:val="24"/>
          <w:szCs w:val="24"/>
        </w:rPr>
        <w:t xml:space="preserve">Nadar, W. (2017). Persepsi Orang Tua Mengenai Pendidikan Seks Untuk Anak Usia Dini. </w:t>
      </w:r>
      <w:r w:rsidRPr="00376FF6">
        <w:rPr>
          <w:rFonts w:ascii="Times New Roman" w:hAnsi="Times New Roman" w:cs="Times New Roman"/>
          <w:i/>
          <w:iCs/>
          <w:noProof/>
          <w:sz w:val="24"/>
          <w:szCs w:val="24"/>
        </w:rPr>
        <w:t>Pendidikan Anak Usia Dini</w:t>
      </w:r>
      <w:r w:rsidRPr="00376FF6">
        <w:rPr>
          <w:rFonts w:ascii="Times New Roman" w:hAnsi="Times New Roman" w:cs="Times New Roman"/>
          <w:noProof/>
          <w:sz w:val="24"/>
          <w:szCs w:val="24"/>
        </w:rPr>
        <w:t xml:space="preserve">, </w:t>
      </w:r>
      <w:r w:rsidRPr="00376FF6">
        <w:rPr>
          <w:rFonts w:ascii="Times New Roman" w:hAnsi="Times New Roman" w:cs="Times New Roman"/>
          <w:i/>
          <w:iCs/>
          <w:noProof/>
          <w:sz w:val="24"/>
          <w:szCs w:val="24"/>
        </w:rPr>
        <w:t>1</w:t>
      </w:r>
      <w:r w:rsidRPr="00376FF6">
        <w:rPr>
          <w:rFonts w:ascii="Times New Roman" w:hAnsi="Times New Roman" w:cs="Times New Roman"/>
          <w:noProof/>
          <w:sz w:val="24"/>
          <w:szCs w:val="24"/>
        </w:rPr>
        <w:t>(2), 80.</w:t>
      </w:r>
    </w:p>
    <w:p w14:paraId="4DCC3566" w14:textId="77777777" w:rsidR="003633BC" w:rsidRPr="00473C5E" w:rsidRDefault="003633BC" w:rsidP="00473C5E">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76FF6">
        <w:rPr>
          <w:rFonts w:ascii="Times New Roman" w:hAnsi="Times New Roman" w:cs="Times New Roman"/>
          <w:noProof/>
          <w:sz w:val="24"/>
          <w:szCs w:val="24"/>
        </w:rPr>
        <w:t xml:space="preserve">Mulya, A. C., Japarianto, D. E., Jurusan, M. M., &amp; Pemasaran, M. (2014). Analisa Persepsi Pelanggan Terhadap Kinerja Agen Properti Dan Pengaruhnya Terhadap Kepercayaan Di Surabaya. </w:t>
      </w:r>
      <w:r w:rsidRPr="00376FF6">
        <w:rPr>
          <w:rFonts w:ascii="Times New Roman" w:hAnsi="Times New Roman" w:cs="Times New Roman"/>
          <w:i/>
          <w:iCs/>
          <w:noProof/>
          <w:sz w:val="24"/>
          <w:szCs w:val="24"/>
        </w:rPr>
        <w:t>Jurnal Manajemen Pemasaran Petra</w:t>
      </w:r>
      <w:r w:rsidRPr="00376FF6">
        <w:rPr>
          <w:rFonts w:ascii="Times New Roman" w:hAnsi="Times New Roman" w:cs="Times New Roman"/>
          <w:noProof/>
          <w:sz w:val="24"/>
          <w:szCs w:val="24"/>
        </w:rPr>
        <w:t xml:space="preserve">, </w:t>
      </w:r>
      <w:r w:rsidRPr="00376FF6">
        <w:rPr>
          <w:rFonts w:ascii="Times New Roman" w:hAnsi="Times New Roman" w:cs="Times New Roman"/>
          <w:i/>
          <w:iCs/>
          <w:noProof/>
          <w:sz w:val="24"/>
          <w:szCs w:val="24"/>
        </w:rPr>
        <w:t>2</w:t>
      </w:r>
      <w:r w:rsidRPr="00376FF6">
        <w:rPr>
          <w:rFonts w:ascii="Times New Roman" w:hAnsi="Times New Roman" w:cs="Times New Roman"/>
          <w:noProof/>
          <w:sz w:val="24"/>
          <w:szCs w:val="24"/>
        </w:rPr>
        <w:t xml:space="preserve">(1), </w:t>
      </w:r>
      <w:r w:rsidRPr="00473C5E">
        <w:rPr>
          <w:rFonts w:ascii="Times New Roman" w:hAnsi="Times New Roman" w:cs="Times New Roman"/>
          <w:noProof/>
          <w:sz w:val="24"/>
          <w:szCs w:val="24"/>
        </w:rPr>
        <w:t>2.</w:t>
      </w:r>
    </w:p>
    <w:p w14:paraId="155FC62F" w14:textId="41AC904A" w:rsidR="00473C5E" w:rsidRPr="00473C5E" w:rsidRDefault="00473C5E" w:rsidP="00473C5E">
      <w:pPr>
        <w:spacing w:after="0" w:line="240" w:lineRule="auto"/>
        <w:ind w:left="567" w:hanging="567"/>
        <w:jc w:val="both"/>
        <w:rPr>
          <w:rFonts w:ascii="Times New Roman" w:eastAsia="Times New Roman" w:hAnsi="Times New Roman" w:cs="Times New Roman"/>
          <w:sz w:val="24"/>
          <w:szCs w:val="24"/>
          <w:lang w:val="en-ID"/>
        </w:rPr>
      </w:pPr>
      <w:r w:rsidRPr="00473C5E">
        <w:rPr>
          <w:rFonts w:ascii="Times New Roman" w:eastAsia="Times New Roman" w:hAnsi="Times New Roman" w:cs="Times New Roman"/>
          <w:color w:val="222222"/>
          <w:sz w:val="24"/>
          <w:szCs w:val="24"/>
          <w:shd w:val="clear" w:color="auto" w:fill="FFFFFF"/>
          <w:lang w:val="en-ID"/>
        </w:rPr>
        <w:t>Purwati, A. A. (2021). Pengaruh Beban Kerja, Lingkungan Kerja dan Job Insecuriy Terhadap Turnover Intention Karyawan PT. Bumi Raya Mestika Pekanbaru. </w:t>
      </w:r>
      <w:r w:rsidRPr="00473C5E">
        <w:rPr>
          <w:rFonts w:ascii="Times New Roman" w:eastAsia="Times New Roman" w:hAnsi="Times New Roman" w:cs="Times New Roman"/>
          <w:i/>
          <w:iCs/>
          <w:color w:val="222222"/>
          <w:sz w:val="24"/>
          <w:szCs w:val="24"/>
          <w:lang w:val="en-ID"/>
        </w:rPr>
        <w:t>Management Studies and Entrepreneurship Journal (MSEJ)</w:t>
      </w:r>
      <w:r w:rsidRPr="00473C5E">
        <w:rPr>
          <w:rFonts w:ascii="Times New Roman" w:eastAsia="Times New Roman" w:hAnsi="Times New Roman" w:cs="Times New Roman"/>
          <w:color w:val="222222"/>
          <w:sz w:val="24"/>
          <w:szCs w:val="24"/>
          <w:shd w:val="clear" w:color="auto" w:fill="FFFFFF"/>
          <w:lang w:val="en-ID"/>
        </w:rPr>
        <w:t>, </w:t>
      </w:r>
      <w:r w:rsidRPr="00473C5E">
        <w:rPr>
          <w:rFonts w:ascii="Times New Roman" w:eastAsia="Times New Roman" w:hAnsi="Times New Roman" w:cs="Times New Roman"/>
          <w:i/>
          <w:iCs/>
          <w:color w:val="222222"/>
          <w:sz w:val="24"/>
          <w:szCs w:val="24"/>
          <w:lang w:val="en-ID"/>
        </w:rPr>
        <w:t>2</w:t>
      </w:r>
      <w:r w:rsidRPr="00473C5E">
        <w:rPr>
          <w:rFonts w:ascii="Times New Roman" w:eastAsia="Times New Roman" w:hAnsi="Times New Roman" w:cs="Times New Roman"/>
          <w:color w:val="222222"/>
          <w:sz w:val="24"/>
          <w:szCs w:val="24"/>
          <w:shd w:val="clear" w:color="auto" w:fill="FFFFFF"/>
          <w:lang w:val="en-ID"/>
        </w:rPr>
        <w:t>(1), 77-91.</w:t>
      </w:r>
    </w:p>
    <w:p w14:paraId="057F9324" w14:textId="79D256FB" w:rsidR="003633BC" w:rsidRPr="00376FF6" w:rsidRDefault="003633BC" w:rsidP="00473C5E">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473C5E">
        <w:rPr>
          <w:rFonts w:ascii="Times New Roman" w:hAnsi="Times New Roman" w:cs="Times New Roman"/>
          <w:noProof/>
          <w:sz w:val="24"/>
          <w:szCs w:val="24"/>
        </w:rPr>
        <w:t>Sunarsi, D., Wijoyo, H., Prasada, D., &amp; Andi, D. (2020). Pengaruh Lingkungan Kerja Terhadap Kinerja Karyawan Pada Pt. Mentari Persada Di Jakarta</w:t>
      </w:r>
      <w:r w:rsidRPr="00376FF6">
        <w:rPr>
          <w:rFonts w:ascii="Times New Roman" w:hAnsi="Times New Roman" w:cs="Times New Roman"/>
          <w:noProof/>
          <w:sz w:val="24"/>
          <w:szCs w:val="24"/>
        </w:rPr>
        <w:t xml:space="preserve">. </w:t>
      </w:r>
      <w:r w:rsidRPr="00376FF6">
        <w:rPr>
          <w:rFonts w:ascii="Times New Roman" w:hAnsi="Times New Roman" w:cs="Times New Roman"/>
          <w:i/>
          <w:iCs/>
          <w:noProof/>
          <w:sz w:val="24"/>
          <w:szCs w:val="24"/>
        </w:rPr>
        <w:t>Seminar Nasional Manajemen</w:t>
      </w:r>
      <w:r w:rsidRPr="00376FF6">
        <w:rPr>
          <w:rFonts w:ascii="Times New Roman" w:hAnsi="Times New Roman" w:cs="Times New Roman"/>
          <w:noProof/>
          <w:sz w:val="24"/>
          <w:szCs w:val="24"/>
        </w:rPr>
        <w:t xml:space="preserve">, </w:t>
      </w:r>
      <w:r w:rsidRPr="00376FF6">
        <w:rPr>
          <w:rFonts w:ascii="Times New Roman" w:hAnsi="Times New Roman" w:cs="Times New Roman"/>
          <w:i/>
          <w:iCs/>
          <w:noProof/>
          <w:sz w:val="24"/>
          <w:szCs w:val="24"/>
        </w:rPr>
        <w:t>5</w:t>
      </w:r>
      <w:r w:rsidRPr="00376FF6">
        <w:rPr>
          <w:rFonts w:ascii="Times New Roman" w:hAnsi="Times New Roman" w:cs="Times New Roman"/>
          <w:noProof/>
          <w:sz w:val="24"/>
          <w:szCs w:val="24"/>
        </w:rPr>
        <w:t>(1), 118–119.</w:t>
      </w:r>
    </w:p>
    <w:p w14:paraId="5046619E" w14:textId="77777777" w:rsidR="003633BC" w:rsidRPr="00376FF6" w:rsidRDefault="003633BC" w:rsidP="009D22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76FF6">
        <w:rPr>
          <w:rFonts w:ascii="Times New Roman" w:hAnsi="Times New Roman" w:cs="Times New Roman"/>
          <w:noProof/>
          <w:sz w:val="24"/>
          <w:szCs w:val="24"/>
        </w:rPr>
        <w:t xml:space="preserve">Siagian, S. P. (2014). </w:t>
      </w:r>
      <w:r w:rsidRPr="00376FF6">
        <w:rPr>
          <w:rFonts w:ascii="Times New Roman" w:hAnsi="Times New Roman" w:cs="Times New Roman"/>
          <w:i/>
          <w:iCs/>
          <w:noProof/>
          <w:sz w:val="24"/>
          <w:szCs w:val="24"/>
        </w:rPr>
        <w:t>Manajemen Sumber Daya Manusia</w:t>
      </w:r>
      <w:r w:rsidRPr="00376FF6">
        <w:rPr>
          <w:rFonts w:ascii="Times New Roman" w:hAnsi="Times New Roman" w:cs="Times New Roman"/>
          <w:noProof/>
          <w:sz w:val="24"/>
          <w:szCs w:val="24"/>
        </w:rPr>
        <w:t xml:space="preserve">. Bumi </w:t>
      </w:r>
      <w:r w:rsidRPr="00376FF6">
        <w:rPr>
          <w:rFonts w:ascii="Times New Roman" w:hAnsi="Times New Roman" w:cs="Times New Roman"/>
          <w:noProof/>
          <w:sz w:val="24"/>
          <w:szCs w:val="24"/>
        </w:rPr>
        <w:lastRenderedPageBreak/>
        <w:t>Aksara.</w:t>
      </w:r>
    </w:p>
    <w:p w14:paraId="3E753325" w14:textId="66B81158" w:rsidR="003633BC" w:rsidRPr="00376FF6" w:rsidRDefault="003633BC" w:rsidP="009D22A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76FF6">
        <w:rPr>
          <w:rFonts w:ascii="Times New Roman" w:hAnsi="Times New Roman" w:cs="Times New Roman"/>
          <w:noProof/>
          <w:sz w:val="24"/>
          <w:szCs w:val="24"/>
        </w:rPr>
        <w:t xml:space="preserve">Sitinjak, L. N. (2018). </w:t>
      </w:r>
      <w:r w:rsidR="00473C5E" w:rsidRPr="00376FF6">
        <w:rPr>
          <w:rFonts w:ascii="Times New Roman" w:hAnsi="Times New Roman" w:cs="Times New Roman"/>
          <w:noProof/>
          <w:sz w:val="24"/>
          <w:szCs w:val="24"/>
        </w:rPr>
        <w:t xml:space="preserve">Pengaruh Lingkungan Kerja Terhadap Kepuasan Kerja Karyawan </w:t>
      </w:r>
      <w:r w:rsidRPr="00376FF6">
        <w:rPr>
          <w:rFonts w:ascii="Times New Roman" w:hAnsi="Times New Roman" w:cs="Times New Roman"/>
          <w:noProof/>
          <w:sz w:val="24"/>
          <w:szCs w:val="24"/>
        </w:rPr>
        <w:t xml:space="preserve">(Studi pada Karyawan PT. Mitra Pinasthika Mustika Rent Tangerang Selatan). </w:t>
      </w:r>
      <w:r w:rsidRPr="00376FF6">
        <w:rPr>
          <w:rFonts w:ascii="Times New Roman" w:hAnsi="Times New Roman" w:cs="Times New Roman"/>
          <w:i/>
          <w:iCs/>
          <w:noProof/>
          <w:sz w:val="24"/>
          <w:szCs w:val="24"/>
        </w:rPr>
        <w:t>Jurnal Administrasi Bisnis</w:t>
      </w:r>
      <w:r w:rsidRPr="00376FF6">
        <w:rPr>
          <w:rFonts w:ascii="Times New Roman" w:hAnsi="Times New Roman" w:cs="Times New Roman"/>
          <w:noProof/>
          <w:sz w:val="24"/>
          <w:szCs w:val="24"/>
        </w:rPr>
        <w:t xml:space="preserve">, </w:t>
      </w:r>
      <w:r w:rsidRPr="00376FF6">
        <w:rPr>
          <w:rFonts w:ascii="Times New Roman" w:hAnsi="Times New Roman" w:cs="Times New Roman"/>
          <w:i/>
          <w:iCs/>
          <w:noProof/>
          <w:sz w:val="24"/>
          <w:szCs w:val="24"/>
        </w:rPr>
        <w:t>60</w:t>
      </w:r>
      <w:r w:rsidRPr="00376FF6">
        <w:rPr>
          <w:rFonts w:ascii="Times New Roman" w:hAnsi="Times New Roman" w:cs="Times New Roman"/>
          <w:noProof/>
          <w:sz w:val="24"/>
          <w:szCs w:val="24"/>
        </w:rPr>
        <w:t>(2), 162–168.</w:t>
      </w:r>
    </w:p>
    <w:p w14:paraId="0CC27EEC" w14:textId="6FE8B748" w:rsidR="00E51075" w:rsidRPr="00E51075" w:rsidRDefault="00E51075" w:rsidP="009D22AB">
      <w:pPr>
        <w:spacing w:after="0" w:line="240" w:lineRule="auto"/>
        <w:jc w:val="both"/>
        <w:rPr>
          <w:rFonts w:ascii="Times New Roman" w:hAnsi="Times New Roman" w:cs="Times New Roman"/>
          <w:sz w:val="24"/>
          <w:szCs w:val="24"/>
        </w:rPr>
      </w:pPr>
    </w:p>
    <w:sectPr w:rsidR="00E51075" w:rsidRPr="00E51075" w:rsidSect="002142E1">
      <w:type w:val="continuous"/>
      <w:pgSz w:w="11906" w:h="16838" w:code="9"/>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E1B465" w14:textId="77777777" w:rsidR="00D636A1" w:rsidRDefault="00D636A1" w:rsidP="00473C5E">
      <w:pPr>
        <w:spacing w:after="0" w:line="240" w:lineRule="auto"/>
      </w:pPr>
      <w:r>
        <w:separator/>
      </w:r>
    </w:p>
  </w:endnote>
  <w:endnote w:type="continuationSeparator" w:id="0">
    <w:p w14:paraId="3005B5AF" w14:textId="77777777" w:rsidR="00D636A1" w:rsidRDefault="00D636A1" w:rsidP="00473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20002A87" w:usb1="80000000" w:usb2="00000008" w:usb3="00000000" w:csb0="000001FF" w:csb1="00000000"/>
  </w:font>
  <w:font w:name="Calibri">
    <w:altName w:val="Century Gothic"/>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86676217"/>
      <w:docPartObj>
        <w:docPartGallery w:val="Page Numbers (Bottom of Page)"/>
        <w:docPartUnique/>
      </w:docPartObj>
    </w:sdtPr>
    <w:sdtContent>
      <w:p w14:paraId="21B447EC" w14:textId="2630137B" w:rsidR="00473C5E" w:rsidRDefault="00473C5E" w:rsidP="00D4767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469D7C" w14:textId="77777777" w:rsidR="00473C5E" w:rsidRDefault="00473C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2035648088"/>
      <w:docPartObj>
        <w:docPartGallery w:val="Page Numbers (Bottom of Page)"/>
        <w:docPartUnique/>
      </w:docPartObj>
    </w:sdtPr>
    <w:sdtContent>
      <w:p w14:paraId="321497F3" w14:textId="50FF90DA" w:rsidR="00473C5E" w:rsidRPr="00473C5E" w:rsidRDefault="00473C5E" w:rsidP="00D4767C">
        <w:pPr>
          <w:pStyle w:val="Footer"/>
          <w:framePr w:wrap="none" w:vAnchor="text" w:hAnchor="margin" w:xAlign="center" w:y="1"/>
          <w:rPr>
            <w:rStyle w:val="PageNumber"/>
            <w:rFonts w:ascii="Times New Roman" w:hAnsi="Times New Roman" w:cs="Times New Roman"/>
          </w:rPr>
        </w:pPr>
        <w:r w:rsidRPr="00473C5E">
          <w:rPr>
            <w:rStyle w:val="PageNumber"/>
            <w:rFonts w:ascii="Times New Roman" w:hAnsi="Times New Roman" w:cs="Times New Roman"/>
          </w:rPr>
          <w:fldChar w:fldCharType="begin"/>
        </w:r>
        <w:r w:rsidRPr="00473C5E">
          <w:rPr>
            <w:rStyle w:val="PageNumber"/>
            <w:rFonts w:ascii="Times New Roman" w:hAnsi="Times New Roman" w:cs="Times New Roman"/>
          </w:rPr>
          <w:instrText xml:space="preserve"> PAGE </w:instrText>
        </w:r>
        <w:r w:rsidRPr="00473C5E">
          <w:rPr>
            <w:rStyle w:val="PageNumber"/>
            <w:rFonts w:ascii="Times New Roman" w:hAnsi="Times New Roman" w:cs="Times New Roman"/>
          </w:rPr>
          <w:fldChar w:fldCharType="separate"/>
        </w:r>
        <w:r w:rsidRPr="00473C5E">
          <w:rPr>
            <w:rStyle w:val="PageNumber"/>
            <w:rFonts w:ascii="Times New Roman" w:hAnsi="Times New Roman" w:cs="Times New Roman"/>
            <w:noProof/>
          </w:rPr>
          <w:t>2</w:t>
        </w:r>
        <w:r w:rsidRPr="00473C5E">
          <w:rPr>
            <w:rStyle w:val="PageNumber"/>
            <w:rFonts w:ascii="Times New Roman" w:hAnsi="Times New Roman" w:cs="Times New Roman"/>
          </w:rPr>
          <w:fldChar w:fldCharType="end"/>
        </w:r>
      </w:p>
    </w:sdtContent>
  </w:sdt>
  <w:p w14:paraId="7042D3EC" w14:textId="77777777" w:rsidR="00473C5E" w:rsidRDefault="00473C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334456078"/>
      <w:docPartObj>
        <w:docPartGallery w:val="Page Numbers (Bottom of Page)"/>
        <w:docPartUnique/>
      </w:docPartObj>
    </w:sdtPr>
    <w:sdtContent>
      <w:p w14:paraId="0361CE94" w14:textId="183801D8" w:rsidR="00473C5E" w:rsidRPr="00473C5E" w:rsidRDefault="00473C5E" w:rsidP="00D4767C">
        <w:pPr>
          <w:pStyle w:val="Footer"/>
          <w:framePr w:wrap="none" w:vAnchor="text" w:hAnchor="margin" w:xAlign="center" w:y="1"/>
          <w:rPr>
            <w:rStyle w:val="PageNumber"/>
            <w:rFonts w:ascii="Times New Roman" w:hAnsi="Times New Roman" w:cs="Times New Roman"/>
          </w:rPr>
        </w:pPr>
        <w:r w:rsidRPr="00473C5E">
          <w:rPr>
            <w:rStyle w:val="PageNumber"/>
            <w:rFonts w:ascii="Times New Roman" w:hAnsi="Times New Roman" w:cs="Times New Roman"/>
          </w:rPr>
          <w:fldChar w:fldCharType="begin"/>
        </w:r>
        <w:r w:rsidRPr="00473C5E">
          <w:rPr>
            <w:rStyle w:val="PageNumber"/>
            <w:rFonts w:ascii="Times New Roman" w:hAnsi="Times New Roman" w:cs="Times New Roman"/>
          </w:rPr>
          <w:instrText xml:space="preserve"> PAGE </w:instrText>
        </w:r>
        <w:r w:rsidRPr="00473C5E">
          <w:rPr>
            <w:rStyle w:val="PageNumber"/>
            <w:rFonts w:ascii="Times New Roman" w:hAnsi="Times New Roman" w:cs="Times New Roman"/>
          </w:rPr>
          <w:fldChar w:fldCharType="separate"/>
        </w:r>
        <w:r w:rsidRPr="00473C5E">
          <w:rPr>
            <w:rStyle w:val="PageNumber"/>
            <w:rFonts w:ascii="Times New Roman" w:hAnsi="Times New Roman" w:cs="Times New Roman"/>
            <w:noProof/>
          </w:rPr>
          <w:t>1</w:t>
        </w:r>
        <w:r w:rsidRPr="00473C5E">
          <w:rPr>
            <w:rStyle w:val="PageNumber"/>
            <w:rFonts w:ascii="Times New Roman" w:hAnsi="Times New Roman" w:cs="Times New Roman"/>
          </w:rPr>
          <w:fldChar w:fldCharType="end"/>
        </w:r>
      </w:p>
    </w:sdtContent>
  </w:sdt>
  <w:p w14:paraId="6CC2126A" w14:textId="77777777" w:rsidR="00473C5E" w:rsidRDefault="00473C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C15901" w14:textId="77777777" w:rsidR="00D636A1" w:rsidRDefault="00D636A1" w:rsidP="00473C5E">
      <w:pPr>
        <w:spacing w:after="0" w:line="240" w:lineRule="auto"/>
      </w:pPr>
      <w:r>
        <w:separator/>
      </w:r>
    </w:p>
  </w:footnote>
  <w:footnote w:type="continuationSeparator" w:id="0">
    <w:p w14:paraId="7BFF6AA8" w14:textId="77777777" w:rsidR="00D636A1" w:rsidRDefault="00D636A1" w:rsidP="00473C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D33A3" w14:textId="77777777" w:rsidR="00473C5E" w:rsidRPr="00123FDF" w:rsidRDefault="00473C5E" w:rsidP="00473C5E">
    <w:pPr>
      <w:pStyle w:val="Header"/>
      <w:rPr>
        <w:rFonts w:ascii="Times New Roman" w:hAnsi="Times New Roman" w:cs="Times New Roman"/>
      </w:rPr>
    </w:pPr>
  </w:p>
  <w:p w14:paraId="5B32B09B" w14:textId="4622BD4B" w:rsidR="00473C5E" w:rsidRPr="004866C5" w:rsidRDefault="00473C5E" w:rsidP="00473C5E">
    <w:pPr>
      <w:tabs>
        <w:tab w:val="center" w:pos="4680"/>
        <w:tab w:val="right" w:pos="9360"/>
      </w:tabs>
      <w:spacing w:after="0" w:line="240" w:lineRule="auto"/>
      <w:jc w:val="right"/>
      <w:rPr>
        <w:rFonts w:ascii="Times New Roman" w:eastAsia="Calibri" w:hAnsi="Times New Roman" w:cs="Times New Roman"/>
      </w:rPr>
    </w:pPr>
    <w:r w:rsidRPr="00123FDF">
      <w:rPr>
        <w:rFonts w:ascii="Times New Roman" w:eastAsia="Times New Roman" w:hAnsi="Times New Roman" w:cs="Times New Roman"/>
        <w:i/>
        <w:iCs/>
        <w:color w:val="000000"/>
      </w:rPr>
      <w:t xml:space="preserve">2022. COSTING:Journal of Economic, Business and Accounting </w:t>
    </w:r>
    <w:r w:rsidRPr="00123FDF">
      <w:rPr>
        <w:rFonts w:ascii="Times New Roman" w:eastAsia="Times New Roman" w:hAnsi="Times New Roman" w:cs="Times New Roman"/>
        <w:color w:val="000000"/>
      </w:rPr>
      <w:t>5(2):</w:t>
    </w:r>
    <w:r w:rsidRPr="00123FDF">
      <w:rPr>
        <w:rFonts w:ascii="Times New Roman" w:eastAsia="Times New Roman" w:hAnsi="Times New Roman" w:cs="Times New Roman"/>
        <w:iCs/>
        <w:color w:val="000000"/>
      </w:rPr>
      <w:t>1</w:t>
    </w:r>
    <w:r>
      <w:rPr>
        <w:rFonts w:ascii="Times New Roman" w:eastAsia="Times New Roman" w:hAnsi="Times New Roman" w:cs="Times New Roman"/>
        <w:iCs/>
        <w:color w:val="000000"/>
      </w:rPr>
      <w:t>507-1514</w:t>
    </w:r>
  </w:p>
  <w:p w14:paraId="42AE1395" w14:textId="77777777" w:rsidR="00473C5E" w:rsidRDefault="00473C5E" w:rsidP="00473C5E">
    <w:pPr>
      <w:pStyle w:val="Header"/>
    </w:pPr>
  </w:p>
  <w:p w14:paraId="75BCAB14" w14:textId="77777777" w:rsidR="00473C5E" w:rsidRDefault="00473C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AE55EF" w14:textId="77777777" w:rsidR="00473C5E" w:rsidRPr="00123FDF" w:rsidRDefault="00473C5E" w:rsidP="00473C5E">
    <w:pPr>
      <w:pStyle w:val="Header"/>
      <w:rPr>
        <w:rFonts w:ascii="Times New Roman" w:hAnsi="Times New Roman" w:cs="Times New Roman"/>
      </w:rPr>
    </w:pPr>
    <w:r w:rsidRPr="00123FDF">
      <w:rPr>
        <w:rFonts w:ascii="Times New Roman" w:eastAsia="Calibri" w:hAnsi="Times New Roman" w:cs="Times New Roman"/>
        <w:noProof/>
      </w:rPr>
      <w:drawing>
        <wp:anchor distT="0" distB="0" distL="114300" distR="114300" simplePos="0" relativeHeight="251659264" behindDoc="1" locked="0" layoutInCell="1" allowOverlap="1" wp14:anchorId="079B9DD4" wp14:editId="780276A0">
          <wp:simplePos x="0" y="0"/>
          <wp:positionH relativeFrom="column">
            <wp:posOffset>4279265</wp:posOffset>
          </wp:positionH>
          <wp:positionV relativeFrom="paragraph">
            <wp:posOffset>-168910</wp:posOffset>
          </wp:positionV>
          <wp:extent cx="1174115" cy="806450"/>
          <wp:effectExtent l="0" t="0" r="6985" b="0"/>
          <wp:wrapThrough wrapText="bothSides">
            <wp:wrapPolygon edited="0">
              <wp:start x="0" y="0"/>
              <wp:lineTo x="0" y="20920"/>
              <wp:lineTo x="21378" y="20920"/>
              <wp:lineTo x="2137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pic:spPr>
              </pic:pic>
            </a:graphicData>
          </a:graphic>
          <wp14:sizeRelH relativeFrom="page">
            <wp14:pctWidth>0</wp14:pctWidth>
          </wp14:sizeRelH>
          <wp14:sizeRelV relativeFrom="page">
            <wp14:pctHeight>0</wp14:pctHeight>
          </wp14:sizeRelV>
        </wp:anchor>
      </w:drawing>
    </w:r>
  </w:p>
  <w:p w14:paraId="56238777" w14:textId="77777777" w:rsidR="00473C5E" w:rsidRPr="00123FDF" w:rsidRDefault="00473C5E" w:rsidP="00473C5E">
    <w:pPr>
      <w:tabs>
        <w:tab w:val="center" w:pos="4680"/>
        <w:tab w:val="left" w:pos="6300"/>
        <w:tab w:val="left" w:pos="6390"/>
        <w:tab w:val="right" w:pos="9360"/>
      </w:tabs>
      <w:spacing w:after="0" w:line="240" w:lineRule="auto"/>
      <w:rPr>
        <w:rFonts w:ascii="Times New Roman" w:eastAsia="Times New Roman" w:hAnsi="Times New Roman" w:cs="Times New Roman"/>
        <w:b/>
      </w:rPr>
    </w:pPr>
    <w:r w:rsidRPr="00123FDF">
      <w:rPr>
        <w:rFonts w:ascii="Times New Roman" w:eastAsia="Times New Roman" w:hAnsi="Times New Roman" w:cs="Times New Roman"/>
        <w:b/>
      </w:rPr>
      <w:t xml:space="preserve">COSTING:Journal of Economic, Business and Accounting </w:t>
    </w:r>
    <w:r w:rsidRPr="00123FDF">
      <w:rPr>
        <w:rFonts w:ascii="Times New Roman" w:eastAsia="Times New Roman" w:hAnsi="Times New Roman" w:cs="Times New Roman"/>
        <w:b/>
      </w:rPr>
      <w:tab/>
    </w:r>
  </w:p>
  <w:p w14:paraId="2C10D1AC" w14:textId="77777777" w:rsidR="00473C5E" w:rsidRPr="00123FDF" w:rsidRDefault="00473C5E" w:rsidP="00473C5E">
    <w:pPr>
      <w:tabs>
        <w:tab w:val="center" w:pos="4680"/>
        <w:tab w:val="left" w:pos="6300"/>
        <w:tab w:val="left" w:pos="6390"/>
        <w:tab w:val="right" w:pos="9360"/>
      </w:tabs>
      <w:spacing w:after="0" w:line="240" w:lineRule="auto"/>
      <w:rPr>
        <w:rFonts w:ascii="Times New Roman" w:eastAsia="Times New Roman" w:hAnsi="Times New Roman" w:cs="Times New Roman"/>
      </w:rPr>
    </w:pPr>
    <w:r w:rsidRPr="00123FDF">
      <w:rPr>
        <w:rFonts w:ascii="Times New Roman" w:eastAsia="Times New Roman" w:hAnsi="Times New Roman" w:cs="Times New Roman"/>
      </w:rPr>
      <w:t>Volume 5 Nomor 2, Januari-Juni 2022</w:t>
    </w:r>
    <w:r w:rsidRPr="00123FDF">
      <w:rPr>
        <w:rFonts w:ascii="Times New Roman" w:eastAsia="Times New Roman" w:hAnsi="Times New Roman" w:cs="Times New Roman"/>
      </w:rPr>
      <w:tab/>
    </w:r>
    <w:r w:rsidRPr="00123FDF">
      <w:rPr>
        <w:rFonts w:ascii="Times New Roman" w:eastAsia="Times New Roman" w:hAnsi="Times New Roman" w:cs="Times New Roman"/>
      </w:rPr>
      <w:tab/>
    </w:r>
  </w:p>
  <w:p w14:paraId="10288470" w14:textId="7C807804" w:rsidR="00473C5E" w:rsidRPr="00473C5E" w:rsidRDefault="00473C5E" w:rsidP="00473C5E">
    <w:pPr>
      <w:tabs>
        <w:tab w:val="center" w:pos="4513"/>
        <w:tab w:val="right" w:pos="9026"/>
      </w:tabs>
      <w:rPr>
        <w:rFonts w:ascii="Times New Roman" w:hAnsi="Times New Roman" w:cs="Times New Roman"/>
      </w:rPr>
    </w:pPr>
    <w:r w:rsidRPr="00123FDF">
      <w:rPr>
        <w:rFonts w:ascii="Times New Roman" w:eastAsia="Times New Roman" w:hAnsi="Times New Roman" w:cs="Times New Roman"/>
      </w:rPr>
      <w:t>e-ISSN : 2597-523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925A9E"/>
    <w:multiLevelType w:val="hybridMultilevel"/>
    <w:tmpl w:val="4C56D53A"/>
    <w:lvl w:ilvl="0" w:tplc="3ABA7B7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37142EAE"/>
    <w:multiLevelType w:val="hybridMultilevel"/>
    <w:tmpl w:val="9BB62E1E"/>
    <w:lvl w:ilvl="0" w:tplc="0409000F">
      <w:start w:val="1"/>
      <w:numFmt w:val="decimal"/>
      <w:lvlText w:val="%1."/>
      <w:lvlJc w:val="left"/>
      <w:pPr>
        <w:ind w:left="284"/>
      </w:pPr>
      <w:rPr>
        <w:b w:val="0"/>
        <w:i w:val="0"/>
        <w:strike w:val="0"/>
        <w:dstrike w:val="0"/>
        <w:color w:val="000000"/>
        <w:sz w:val="24"/>
        <w:u w:val="none" w:color="000000"/>
        <w:bdr w:val="none" w:sz="0" w:space="0" w:color="auto"/>
        <w:shd w:val="clear" w:color="auto" w:fill="auto"/>
        <w:vertAlign w:val="baseline"/>
      </w:rPr>
    </w:lvl>
    <w:lvl w:ilvl="1" w:tplc="55E467C0">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BB3EDCA2">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F5A8E18E">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9EA1CB6">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F5288C12">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200CC0BC">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98464040">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B4088E4">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 w15:restartNumberingAfterBreak="0">
    <w:nsid w:val="530F251D"/>
    <w:multiLevelType w:val="hybridMultilevel"/>
    <w:tmpl w:val="840E85FC"/>
    <w:lvl w:ilvl="0" w:tplc="0409000F">
      <w:start w:val="1"/>
      <w:numFmt w:val="decimal"/>
      <w:lvlText w:val="%1."/>
      <w:lvlJc w:val="left"/>
      <w:pPr>
        <w:ind w:left="644"/>
      </w:pPr>
      <w:rPr>
        <w:b w:val="0"/>
        <w:i w:val="0"/>
        <w:strike w:val="0"/>
        <w:dstrike w:val="0"/>
        <w:color w:val="000000"/>
        <w:sz w:val="24"/>
        <w:u w:val="none" w:color="000000"/>
        <w:bdr w:val="none" w:sz="0" w:space="0" w:color="auto"/>
        <w:shd w:val="clear" w:color="auto" w:fill="auto"/>
        <w:vertAlign w:val="baseline"/>
      </w:rPr>
    </w:lvl>
    <w:lvl w:ilvl="1" w:tplc="418E74F8">
      <w:start w:val="1"/>
      <w:numFmt w:val="lowerLetter"/>
      <w:lvlText w:val="%2"/>
      <w:lvlJc w:val="left"/>
      <w:pPr>
        <w:ind w:left="136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B268B6D0">
      <w:start w:val="1"/>
      <w:numFmt w:val="lowerRoman"/>
      <w:lvlText w:val="%3"/>
      <w:lvlJc w:val="left"/>
      <w:pPr>
        <w:ind w:left="208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C3EE00D4">
      <w:start w:val="1"/>
      <w:numFmt w:val="decimal"/>
      <w:lvlText w:val="%4"/>
      <w:lvlJc w:val="left"/>
      <w:pPr>
        <w:ind w:left="280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4558BEB8">
      <w:start w:val="1"/>
      <w:numFmt w:val="lowerLetter"/>
      <w:lvlText w:val="%5"/>
      <w:lvlJc w:val="left"/>
      <w:pPr>
        <w:ind w:left="352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0DD27BBE">
      <w:start w:val="1"/>
      <w:numFmt w:val="lowerRoman"/>
      <w:lvlText w:val="%6"/>
      <w:lvlJc w:val="left"/>
      <w:pPr>
        <w:ind w:left="424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A3BAA90E">
      <w:start w:val="1"/>
      <w:numFmt w:val="decimal"/>
      <w:lvlText w:val="%7"/>
      <w:lvlJc w:val="left"/>
      <w:pPr>
        <w:ind w:left="496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0BD2F044">
      <w:start w:val="1"/>
      <w:numFmt w:val="lowerLetter"/>
      <w:lvlText w:val="%8"/>
      <w:lvlJc w:val="left"/>
      <w:pPr>
        <w:ind w:left="568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62E21C8">
      <w:start w:val="1"/>
      <w:numFmt w:val="lowerRoman"/>
      <w:lvlText w:val="%9"/>
      <w:lvlJc w:val="left"/>
      <w:pPr>
        <w:ind w:left="640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 w15:restartNumberingAfterBreak="0">
    <w:nsid w:val="5742531B"/>
    <w:multiLevelType w:val="hybridMultilevel"/>
    <w:tmpl w:val="FCA265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005"/>
    <w:multiLevelType w:val="multilevel"/>
    <w:tmpl w:val="3E36FDA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CC10063"/>
    <w:multiLevelType w:val="multilevel"/>
    <w:tmpl w:val="9E8E142E"/>
    <w:lvl w:ilvl="0">
      <w:start w:val="1"/>
      <w:numFmt w:val="decimal"/>
      <w:lvlText w:val="%1."/>
      <w:lvlJc w:val="left"/>
      <w:pPr>
        <w:ind w:left="2520" w:hanging="360"/>
      </w:pPr>
    </w:lvl>
    <w:lvl w:ilvl="1">
      <w:start w:val="1"/>
      <w:numFmt w:val="lowerLetter"/>
      <w:lvlText w:val="%2."/>
      <w:lvlJc w:val="left"/>
      <w:pPr>
        <w:ind w:left="3240" w:hanging="360"/>
      </w:pPr>
      <w:rPr>
        <w:rFonts w:cs="Times New Roman"/>
      </w:rPr>
    </w:lvl>
    <w:lvl w:ilvl="2">
      <w:start w:val="1"/>
      <w:numFmt w:val="lowerRoman"/>
      <w:lvlText w:val="%3."/>
      <w:lvlJc w:val="right"/>
      <w:pPr>
        <w:ind w:left="3960" w:hanging="180"/>
      </w:pPr>
      <w:rPr>
        <w:rFonts w:cs="Times New Roman"/>
      </w:rPr>
    </w:lvl>
    <w:lvl w:ilvl="3">
      <w:start w:val="1"/>
      <w:numFmt w:val="decimal"/>
      <w:lvlText w:val="%4."/>
      <w:lvlJc w:val="left"/>
      <w:pPr>
        <w:ind w:left="4680" w:hanging="360"/>
      </w:pPr>
      <w:rPr>
        <w:rFonts w:ascii="Times New Roman" w:eastAsia="Calibri" w:hAnsi="Times New Roman" w:cs="Times New Roman"/>
      </w:rPr>
    </w:lvl>
    <w:lvl w:ilvl="4">
      <w:start w:val="1"/>
      <w:numFmt w:val="lowerLetter"/>
      <w:lvlText w:val="%5."/>
      <w:lvlJc w:val="left"/>
      <w:pPr>
        <w:ind w:left="5400" w:hanging="360"/>
      </w:pPr>
      <w:rPr>
        <w:rFonts w:cs="Times New Roman"/>
      </w:rPr>
    </w:lvl>
    <w:lvl w:ilvl="5">
      <w:start w:val="1"/>
      <w:numFmt w:val="lowerRoman"/>
      <w:lvlText w:val="%6."/>
      <w:lvlJc w:val="right"/>
      <w:pPr>
        <w:ind w:left="6120" w:hanging="180"/>
      </w:pPr>
      <w:rPr>
        <w:rFonts w:cs="Times New Roman"/>
      </w:rPr>
    </w:lvl>
    <w:lvl w:ilvl="6">
      <w:start w:val="1"/>
      <w:numFmt w:val="decimal"/>
      <w:lvlText w:val="%7."/>
      <w:lvlJc w:val="left"/>
      <w:pPr>
        <w:ind w:left="6840" w:hanging="360"/>
      </w:pPr>
      <w:rPr>
        <w:rFonts w:cs="Times New Roman"/>
      </w:rPr>
    </w:lvl>
    <w:lvl w:ilvl="7">
      <w:start w:val="1"/>
      <w:numFmt w:val="lowerLetter"/>
      <w:lvlText w:val="%8."/>
      <w:lvlJc w:val="left"/>
      <w:pPr>
        <w:ind w:left="7560" w:hanging="360"/>
      </w:pPr>
      <w:rPr>
        <w:rFonts w:cs="Times New Roman"/>
      </w:rPr>
    </w:lvl>
    <w:lvl w:ilvl="8">
      <w:start w:val="1"/>
      <w:numFmt w:val="lowerRoman"/>
      <w:lvlText w:val="%9."/>
      <w:lvlJc w:val="right"/>
      <w:pPr>
        <w:ind w:left="8280" w:hanging="180"/>
      </w:pPr>
      <w:rPr>
        <w:rFonts w:cs="Times New Roman"/>
      </w:rPr>
    </w:lvl>
  </w:abstractNum>
  <w:abstractNum w:abstractNumId="6" w15:restartNumberingAfterBreak="0">
    <w:nsid w:val="6E4F2C26"/>
    <w:multiLevelType w:val="hybridMultilevel"/>
    <w:tmpl w:val="882219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1"/>
  </w:num>
  <w:num w:numId="5">
    <w:abstractNumId w:val="3"/>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7A3F"/>
    <w:rsid w:val="0002721B"/>
    <w:rsid w:val="00036FE5"/>
    <w:rsid w:val="0005760C"/>
    <w:rsid w:val="000A1831"/>
    <w:rsid w:val="000C0DD4"/>
    <w:rsid w:val="001205F9"/>
    <w:rsid w:val="00151EE7"/>
    <w:rsid w:val="001A16DF"/>
    <w:rsid w:val="001D070A"/>
    <w:rsid w:val="001F69FF"/>
    <w:rsid w:val="002142E1"/>
    <w:rsid w:val="00217228"/>
    <w:rsid w:val="002443D9"/>
    <w:rsid w:val="002E3BB8"/>
    <w:rsid w:val="002F2BF2"/>
    <w:rsid w:val="00316B4E"/>
    <w:rsid w:val="00327BFB"/>
    <w:rsid w:val="0034748C"/>
    <w:rsid w:val="003633BC"/>
    <w:rsid w:val="003B749D"/>
    <w:rsid w:val="003C7867"/>
    <w:rsid w:val="003E28CC"/>
    <w:rsid w:val="004106E6"/>
    <w:rsid w:val="00425A75"/>
    <w:rsid w:val="0043682D"/>
    <w:rsid w:val="00473C5E"/>
    <w:rsid w:val="004A3232"/>
    <w:rsid w:val="004C1950"/>
    <w:rsid w:val="004F405B"/>
    <w:rsid w:val="00561B1C"/>
    <w:rsid w:val="005828E1"/>
    <w:rsid w:val="005C4BCD"/>
    <w:rsid w:val="005D5131"/>
    <w:rsid w:val="005F388C"/>
    <w:rsid w:val="006624F4"/>
    <w:rsid w:val="00670EEF"/>
    <w:rsid w:val="006860E4"/>
    <w:rsid w:val="006A682A"/>
    <w:rsid w:val="006D083F"/>
    <w:rsid w:val="006D42A9"/>
    <w:rsid w:val="006E0271"/>
    <w:rsid w:val="00710618"/>
    <w:rsid w:val="00722CC4"/>
    <w:rsid w:val="00745385"/>
    <w:rsid w:val="00765E1D"/>
    <w:rsid w:val="00792474"/>
    <w:rsid w:val="00845222"/>
    <w:rsid w:val="0085130F"/>
    <w:rsid w:val="008722D3"/>
    <w:rsid w:val="00877F68"/>
    <w:rsid w:val="00895CFB"/>
    <w:rsid w:val="008B0272"/>
    <w:rsid w:val="008B4EAE"/>
    <w:rsid w:val="008B500A"/>
    <w:rsid w:val="00916E66"/>
    <w:rsid w:val="00961535"/>
    <w:rsid w:val="009659BF"/>
    <w:rsid w:val="00985A51"/>
    <w:rsid w:val="009B0C7F"/>
    <w:rsid w:val="009D22AB"/>
    <w:rsid w:val="009F1F0B"/>
    <w:rsid w:val="009F4F68"/>
    <w:rsid w:val="009F7968"/>
    <w:rsid w:val="00A027C9"/>
    <w:rsid w:val="00A444DD"/>
    <w:rsid w:val="00A703FA"/>
    <w:rsid w:val="00A87A10"/>
    <w:rsid w:val="00A95F7A"/>
    <w:rsid w:val="00AC6F3A"/>
    <w:rsid w:val="00B00B77"/>
    <w:rsid w:val="00B01E56"/>
    <w:rsid w:val="00B15882"/>
    <w:rsid w:val="00B15EDD"/>
    <w:rsid w:val="00B21B23"/>
    <w:rsid w:val="00B6319F"/>
    <w:rsid w:val="00B94AF4"/>
    <w:rsid w:val="00C33232"/>
    <w:rsid w:val="00C35BBC"/>
    <w:rsid w:val="00C81AD3"/>
    <w:rsid w:val="00CE26FE"/>
    <w:rsid w:val="00D537DD"/>
    <w:rsid w:val="00D62639"/>
    <w:rsid w:val="00D636A1"/>
    <w:rsid w:val="00D647E0"/>
    <w:rsid w:val="00D8322C"/>
    <w:rsid w:val="00DB664F"/>
    <w:rsid w:val="00DC3080"/>
    <w:rsid w:val="00DF407A"/>
    <w:rsid w:val="00E10292"/>
    <w:rsid w:val="00E202D1"/>
    <w:rsid w:val="00E3261F"/>
    <w:rsid w:val="00E32AE6"/>
    <w:rsid w:val="00E47A3F"/>
    <w:rsid w:val="00E51075"/>
    <w:rsid w:val="00E7045E"/>
    <w:rsid w:val="00E735AF"/>
    <w:rsid w:val="00EC6948"/>
    <w:rsid w:val="00EE5933"/>
    <w:rsid w:val="00EE731E"/>
    <w:rsid w:val="00EF5779"/>
    <w:rsid w:val="00F0753A"/>
    <w:rsid w:val="00F324FF"/>
    <w:rsid w:val="00F43036"/>
    <w:rsid w:val="00F6299C"/>
    <w:rsid w:val="00F73FEB"/>
    <w:rsid w:val="00F774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3E6248"/>
  <w15:chartTrackingRefBased/>
  <w15:docId w15:val="{25EE6914-88C5-4491-A98A-987512461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5CFB"/>
    <w:rPr>
      <w:color w:val="0563C1" w:themeColor="hyperlink"/>
      <w:u w:val="single"/>
    </w:rPr>
  </w:style>
  <w:style w:type="character" w:styleId="UnresolvedMention">
    <w:name w:val="Unresolved Mention"/>
    <w:basedOn w:val="DefaultParagraphFont"/>
    <w:uiPriority w:val="99"/>
    <w:semiHidden/>
    <w:unhideWhenUsed/>
    <w:rsid w:val="00895CFB"/>
    <w:rPr>
      <w:color w:val="605E5C"/>
      <w:shd w:val="clear" w:color="auto" w:fill="E1DFDD"/>
    </w:rPr>
  </w:style>
  <w:style w:type="table" w:styleId="PlainTable2">
    <w:name w:val="Plain Table 2"/>
    <w:basedOn w:val="TableNormal"/>
    <w:uiPriority w:val="42"/>
    <w:rsid w:val="00036FE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aliases w:val="spasi 2 taiiii"/>
    <w:basedOn w:val="Normal"/>
    <w:link w:val="ListParagraphChar"/>
    <w:uiPriority w:val="34"/>
    <w:qFormat/>
    <w:rsid w:val="001F69FF"/>
    <w:pPr>
      <w:ind w:left="720"/>
      <w:contextualSpacing/>
    </w:pPr>
  </w:style>
  <w:style w:type="character" w:customStyle="1" w:styleId="ListParagraphChar">
    <w:name w:val="List Paragraph Char"/>
    <w:aliases w:val="spasi 2 taiiii Char"/>
    <w:link w:val="ListParagraph"/>
    <w:uiPriority w:val="34"/>
    <w:rsid w:val="001F69FF"/>
  </w:style>
  <w:style w:type="paragraph" w:styleId="NoSpacing">
    <w:name w:val="No Spacing"/>
    <w:uiPriority w:val="1"/>
    <w:qFormat/>
    <w:rsid w:val="00DB664F"/>
    <w:pPr>
      <w:spacing w:after="0" w:line="240" w:lineRule="auto"/>
    </w:pPr>
  </w:style>
  <w:style w:type="paragraph" w:styleId="Header">
    <w:name w:val="header"/>
    <w:basedOn w:val="Normal"/>
    <w:link w:val="HeaderChar"/>
    <w:uiPriority w:val="99"/>
    <w:unhideWhenUsed/>
    <w:rsid w:val="008722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22D3"/>
  </w:style>
  <w:style w:type="paragraph" w:styleId="Footer">
    <w:name w:val="footer"/>
    <w:basedOn w:val="Normal"/>
    <w:link w:val="FooterChar"/>
    <w:uiPriority w:val="99"/>
    <w:unhideWhenUsed/>
    <w:rsid w:val="00473C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3C5E"/>
  </w:style>
  <w:style w:type="character" w:styleId="PageNumber">
    <w:name w:val="page number"/>
    <w:basedOn w:val="DefaultParagraphFont"/>
    <w:uiPriority w:val="99"/>
    <w:semiHidden/>
    <w:unhideWhenUsed/>
    <w:rsid w:val="00473C5E"/>
  </w:style>
  <w:style w:type="character" w:customStyle="1" w:styleId="apple-converted-space">
    <w:name w:val="apple-converted-space"/>
    <w:basedOn w:val="DefaultParagraphFont"/>
    <w:rsid w:val="00473C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5032726">
      <w:bodyDiv w:val="1"/>
      <w:marLeft w:val="0"/>
      <w:marRight w:val="0"/>
      <w:marTop w:val="0"/>
      <w:marBottom w:val="0"/>
      <w:divBdr>
        <w:top w:val="none" w:sz="0" w:space="0" w:color="auto"/>
        <w:left w:val="none" w:sz="0" w:space="0" w:color="auto"/>
        <w:bottom w:val="none" w:sz="0" w:space="0" w:color="auto"/>
        <w:right w:val="none" w:sz="0" w:space="0" w:color="auto"/>
      </w:divBdr>
    </w:div>
    <w:div w:id="1802842170">
      <w:bodyDiv w:val="1"/>
      <w:marLeft w:val="0"/>
      <w:marRight w:val="0"/>
      <w:marTop w:val="0"/>
      <w:marBottom w:val="0"/>
      <w:divBdr>
        <w:top w:val="none" w:sz="0" w:space="0" w:color="auto"/>
        <w:left w:val="none" w:sz="0" w:space="0" w:color="auto"/>
        <w:bottom w:val="none" w:sz="0" w:space="0" w:color="auto"/>
        <w:right w:val="none" w:sz="0" w:space="0" w:color="auto"/>
      </w:divBdr>
    </w:div>
    <w:div w:id="1974286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engsusan@ummi.ac.id1"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g172</b:Tag>
    <b:SourceType>Book</b:SourceType>
    <b:Guid>{0068BB5B-BB91-44C7-89EB-2A34E4323061}</b:Guid>
    <b:Author>
      <b:Author>
        <b:NameList>
          <b:Person>
            <b:Last>Sugiyono</b:Last>
          </b:Person>
        </b:NameList>
      </b:Author>
    </b:Author>
    <b:Title>Metode Penelitian Kuantitatif, kualitatif, dan R&amp;D</b:Title>
    <b:Year>2017</b:Year>
    <b:City>Bandung</b:City>
    <b:Publisher>Alfabeta</b:Publisher>
    <b:RefOrder>8</b:RefOrder>
  </b:Source>
</b:Sources>
</file>

<file path=customXml/itemProps1.xml><?xml version="1.0" encoding="utf-8"?>
<ds:datastoreItem xmlns:ds="http://schemas.openxmlformats.org/officeDocument/2006/customXml" ds:itemID="{421AC170-FAC8-4249-96CC-60EF9E21B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8</Pages>
  <Words>8649</Words>
  <Characters>49304</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engsusan15@gmail.com</dc:creator>
  <cp:keywords/>
  <dc:description/>
  <cp:lastModifiedBy>Microsoft Office User</cp:lastModifiedBy>
  <cp:revision>3</cp:revision>
  <dcterms:created xsi:type="dcterms:W3CDTF">2022-06-30T11:16:00Z</dcterms:created>
  <dcterms:modified xsi:type="dcterms:W3CDTF">2022-06-30T11:26:00Z</dcterms:modified>
</cp:coreProperties>
</file>